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F321D" w14:textId="0C8A52F8" w:rsidR="00F92B82" w:rsidRPr="00327600" w:rsidRDefault="00D83E54">
      <w:pPr>
        <w:pStyle w:val="CAADRIAtitle"/>
        <w:rPr>
          <w:lang w:val="en-GB"/>
        </w:rPr>
      </w:pPr>
      <w:bookmarkStart w:id="0" w:name="_Hlk189432117"/>
      <w:r>
        <w:rPr>
          <w:rStyle w:val="Hyperlink1"/>
          <w:lang w:val="en-GB"/>
        </w:rPr>
        <w:t>exploring the Latent space distribution of a graph autoencoder trained on 3d architecture models</w:t>
      </w:r>
    </w:p>
    <w:p w14:paraId="125C002B" w14:textId="64C78869" w:rsidR="00327600" w:rsidRDefault="000C65FC" w:rsidP="00F04751">
      <w:pPr>
        <w:pStyle w:val="CAADRIAabstract"/>
      </w:pPr>
      <w:r>
        <w:rPr>
          <w:b/>
          <w:bCs/>
        </w:rPr>
        <w:t>Abstract.</w:t>
      </w:r>
      <w:r>
        <w:tab/>
      </w:r>
      <w:r>
        <w:tab/>
      </w:r>
      <w:r w:rsidR="00DA6319">
        <w:t>Building on previous</w:t>
      </w:r>
      <w:r w:rsidR="00DA6319" w:rsidRPr="00327600">
        <w:rPr>
          <w:lang w:val="en-GB"/>
        </w:rPr>
        <w:t xml:space="preserve"> </w:t>
      </w:r>
      <w:r w:rsidR="00DA6319">
        <w:t>research</w:t>
      </w:r>
      <w:r w:rsidR="00DA6319" w:rsidRPr="00327600">
        <w:rPr>
          <w:lang w:val="en-GB"/>
        </w:rPr>
        <w:t xml:space="preserve"> </w:t>
      </w:r>
      <w:r w:rsidR="00DA6319">
        <w:rPr>
          <w:lang w:val="en-GB"/>
        </w:rPr>
        <w:t>in</w:t>
      </w:r>
      <w:r w:rsidR="00DA6319" w:rsidRPr="00327600">
        <w:rPr>
          <w:lang w:val="en-GB"/>
        </w:rPr>
        <w:t xml:space="preserve"> </w:t>
      </w:r>
      <w:r w:rsidR="00DA6319">
        <w:rPr>
          <w:lang w:val="en-GB"/>
        </w:rPr>
        <w:t xml:space="preserve">generative </w:t>
      </w:r>
      <w:r w:rsidR="00DA6319" w:rsidRPr="00327600">
        <w:rPr>
          <w:lang w:val="en-GB"/>
        </w:rPr>
        <w:t>graph machine learning in architecture</w:t>
      </w:r>
      <w:r w:rsidR="00DA6319">
        <w:rPr>
          <w:lang w:val="en-GB"/>
        </w:rPr>
        <w:t xml:space="preserve">, this paper investigates how data generation and preparation can change the distribution of a model’s latent space thus its generative qualities. Therefore, we first present and discuss our previous approach of applying generative graph machine learning in architecture by sampling the latent space of a graph autoencoder trained with the augmentations of four examples of modernist buildings. </w:t>
      </w:r>
      <w:r w:rsidR="00DA6319">
        <w:rPr>
          <w:lang w:val="en-GB"/>
        </w:rPr>
        <w:tab/>
        <w:t>We then present a new method of data generation of modernist houses in the style of architect Mies van der Rohe, which produces a large range of 3</w:t>
      </w:r>
      <w:r w:rsidR="00F04751">
        <w:rPr>
          <w:lang w:val="en-GB"/>
        </w:rPr>
        <w:t xml:space="preserve">d building </w:t>
      </w:r>
      <w:r w:rsidR="00DA6319">
        <w:rPr>
          <w:lang w:val="en-GB"/>
        </w:rPr>
        <w:t>models with great geometric variety.</w:t>
      </w:r>
      <w:r w:rsidR="00DA6319" w:rsidRPr="00DA6319">
        <w:t xml:space="preserve"> </w:t>
      </w:r>
      <w:r w:rsidR="00F04751">
        <w:t xml:space="preserve">Trained on the new dataset, the graph autoencoder shows a more continuous latent space, which </w:t>
      </w:r>
      <w:proofErr w:type="gramStart"/>
      <w:r w:rsidR="00F04751">
        <w:t>is confirmed</w:t>
      </w:r>
      <w:proofErr w:type="gramEnd"/>
      <w:r w:rsidR="00F04751">
        <w:t xml:space="preserve"> by visual comparison and </w:t>
      </w:r>
      <w:r w:rsidR="00F04751" w:rsidRPr="00965650">
        <w:rPr>
          <w:lang w:val="en-GB"/>
        </w:rPr>
        <w:t xml:space="preserve">multiple </w:t>
      </w:r>
      <w:r w:rsidR="00F04751">
        <w:rPr>
          <w:lang w:val="en-GB"/>
        </w:rPr>
        <w:t xml:space="preserve">known </w:t>
      </w:r>
      <w:r w:rsidR="00F04751" w:rsidRPr="00965650">
        <w:rPr>
          <w:lang w:val="en-GB"/>
        </w:rPr>
        <w:t>algorithms</w:t>
      </w:r>
      <w:r w:rsidR="00F04751">
        <w:rPr>
          <w:lang w:val="en-GB"/>
        </w:rPr>
        <w:t xml:space="preserve"> </w:t>
      </w:r>
      <w:r w:rsidR="00F04751" w:rsidRPr="00965650">
        <w:rPr>
          <w:lang w:val="en-GB"/>
        </w:rPr>
        <w:t xml:space="preserve">that quantitatively assess the spatial structure </w:t>
      </w:r>
      <w:r w:rsidR="00F04751">
        <w:rPr>
          <w:lang w:val="en-GB"/>
        </w:rPr>
        <w:t xml:space="preserve">of the different latent spaces. </w:t>
      </w:r>
    </w:p>
    <w:p w14:paraId="29FF3C8E" w14:textId="20063994" w:rsidR="00F92B82" w:rsidRDefault="000C65FC">
      <w:pPr>
        <w:pStyle w:val="CAADRIAkeyword"/>
        <w:rPr>
          <w:rStyle w:val="Hyperlink1"/>
        </w:rPr>
      </w:pPr>
      <w:r>
        <w:rPr>
          <w:b/>
          <w:bCs/>
        </w:rPr>
        <w:t xml:space="preserve">Keywords. </w:t>
      </w:r>
      <w:r>
        <w:rPr>
          <w:rStyle w:val="Hyperlink1"/>
        </w:rPr>
        <w:tab/>
      </w:r>
      <w:r w:rsidR="00F04751">
        <w:rPr>
          <w:rStyle w:val="Hyperlink1"/>
        </w:rPr>
        <w:t xml:space="preserve">Latent space, latent walk, </w:t>
      </w:r>
      <w:r>
        <w:rPr>
          <w:rStyle w:val="Hyperlink1"/>
        </w:rPr>
        <w:t xml:space="preserve">generative </w:t>
      </w:r>
      <w:r w:rsidR="00D83E54">
        <w:rPr>
          <w:rStyle w:val="Hyperlink1"/>
        </w:rPr>
        <w:t>3D</w:t>
      </w:r>
      <w:r>
        <w:rPr>
          <w:rStyle w:val="Hyperlink1"/>
        </w:rPr>
        <w:t xml:space="preserve"> architecture, generative graph machine learning, graph-based architecture, human-computer interaction, graph autoencoder</w:t>
      </w:r>
    </w:p>
    <w:p w14:paraId="3B8BB1EB" w14:textId="006B617E" w:rsidR="00262972" w:rsidRDefault="000C65FC" w:rsidP="00262972">
      <w:pPr>
        <w:pStyle w:val="Heading0"/>
      </w:pPr>
      <w:r w:rsidRPr="00327600">
        <w:t xml:space="preserve"> </w:t>
      </w:r>
      <w:r>
        <w:t>Introduction</w:t>
      </w:r>
    </w:p>
    <w:p w14:paraId="67A98C6A" w14:textId="724730B5" w:rsidR="006759B5" w:rsidRPr="003D093F" w:rsidRDefault="006759B5" w:rsidP="006759B5">
      <w:pPr>
        <w:pStyle w:val="CAADRIAtextfirst"/>
        <w:rPr>
          <w:lang w:val="en-GB"/>
        </w:rPr>
      </w:pPr>
      <w:r w:rsidRPr="5158112E">
        <w:rPr>
          <w:lang w:val="en-GB"/>
        </w:rPr>
        <w:t xml:space="preserve">Here we present an extended and improved version </w:t>
      </w:r>
      <w:r>
        <w:rPr>
          <w:lang w:val="en-GB"/>
        </w:rPr>
        <w:t xml:space="preserve">the graph-based generation method of 3d  architectural models </w:t>
      </w:r>
      <w:r w:rsidRPr="5158112E">
        <w:rPr>
          <w:lang w:val="en-GB"/>
        </w:rPr>
        <w:t>presented originally in</w:t>
      </w:r>
      <w:r>
        <w:rPr>
          <w:lang w:val="en-GB"/>
        </w:rPr>
        <w:t xml:space="preserve"> Bauscher et al. </w:t>
      </w:r>
      <w:r>
        <w:rPr>
          <w:lang w:val="en-GB"/>
        </w:rPr>
        <w:fldChar w:fldCharType="begin"/>
      </w:r>
      <w:r w:rsidR="00FE6E94">
        <w:rPr>
          <w:lang w:val="en-GB"/>
        </w:rPr>
        <w:instrText xml:space="preserve"> ADDIN ZOTERO_ITEM CSL_CITATION {"citationID":"c77ClTMf","properties":{"formattedCitation":"(2024)","plainCitation":"(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uppress-author":true}],"schema":"https://github.com/citation-style-language/schema/raw/master/csl-citation.json"} </w:instrText>
      </w:r>
      <w:r>
        <w:rPr>
          <w:lang w:val="en-GB"/>
        </w:rPr>
        <w:fldChar w:fldCharType="separate"/>
      </w:r>
      <w:r w:rsidRPr="00AC3C23">
        <w:rPr>
          <w:rFonts w:cs="Times New Roman"/>
        </w:rPr>
        <w:t>(2024)</w:t>
      </w:r>
      <w:r>
        <w:rPr>
          <w:lang w:val="en-GB"/>
        </w:rPr>
        <w:fldChar w:fldCharType="end"/>
      </w:r>
      <w:r>
        <w:rPr>
          <w:lang w:val="en-GB"/>
        </w:rPr>
        <w:t>.</w:t>
      </w:r>
      <w:r w:rsidRPr="5158112E">
        <w:rPr>
          <w:lang w:val="en-GB"/>
        </w:rPr>
        <w:t>The original paper presents a generative AI system th</w:t>
      </w:r>
      <w:r>
        <w:rPr>
          <w:lang w:val="en-GB"/>
        </w:rPr>
        <w:t>at</w:t>
      </w:r>
      <w:r w:rsidRPr="5158112E">
        <w:rPr>
          <w:lang w:val="en-GB"/>
        </w:rPr>
        <w:t xml:space="preserve"> outputs new spatial configurations of architectural elements in three dimensions. The graph based autoencoder can read 3</w:t>
      </w:r>
      <w:r>
        <w:rPr>
          <w:lang w:val="en-GB"/>
        </w:rPr>
        <w:t>d</w:t>
      </w:r>
      <w:r w:rsidRPr="5158112E">
        <w:rPr>
          <w:lang w:val="en-GB"/>
        </w:rPr>
        <w:t xml:space="preserve"> buildings as training input and does not rely on any sort of conversion between 2</w:t>
      </w:r>
      <w:r>
        <w:rPr>
          <w:lang w:val="en-GB"/>
        </w:rPr>
        <w:t>d</w:t>
      </w:r>
      <w:r w:rsidRPr="5158112E">
        <w:rPr>
          <w:lang w:val="en-GB"/>
        </w:rPr>
        <w:t xml:space="preserve"> images or plans and a desired three-dimensional output in post. </w:t>
      </w:r>
      <w:r>
        <w:rPr>
          <w:lang w:val="en-GB"/>
        </w:rPr>
        <w:t>It presents a very intuitive approach to generate 3d models for architects, that although only simple, already shows some understanding of important architectural features that are used in generation. That makes it very</w:t>
      </w:r>
      <w:r w:rsidRPr="5158112E">
        <w:rPr>
          <w:lang w:val="en-GB"/>
        </w:rPr>
        <w:t xml:space="preserve"> well rooted in the modern idea of the architectural design process</w:t>
      </w:r>
      <w:r>
        <w:rPr>
          <w:lang w:val="en-GB"/>
        </w:rPr>
        <w:t>. In the following we discuss and improve its</w:t>
      </w:r>
      <w:r w:rsidR="00056945">
        <w:rPr>
          <w:lang w:val="en-GB"/>
        </w:rPr>
        <w:t xml:space="preserve"> used method of data generation to further improve performance and raison d’</w:t>
      </w:r>
      <w:r w:rsidR="00056945" w:rsidRPr="00056945">
        <w:rPr>
          <w:lang w:val="en-GB"/>
        </w:rPr>
        <w:t>ê</w:t>
      </w:r>
      <w:r w:rsidR="00056945">
        <w:rPr>
          <w:lang w:val="en-GB"/>
        </w:rPr>
        <w:t>tre.</w:t>
      </w:r>
    </w:p>
    <w:p w14:paraId="4BC48D11" w14:textId="6BAA3B7B" w:rsidR="001C2F69" w:rsidRPr="001C2F69" w:rsidRDefault="001C2F69" w:rsidP="001C2F69">
      <w:pPr>
        <w:pStyle w:val="Heading2"/>
        <w:rPr>
          <w:lang w:val="en-GB"/>
        </w:rPr>
      </w:pPr>
      <w:r w:rsidRPr="001C2F69">
        <w:rPr>
          <w:lang w:val="en-GB"/>
        </w:rPr>
        <w:t>1.1 STATE OF THE ART</w:t>
      </w:r>
    </w:p>
    <w:p w14:paraId="2D034BD1" w14:textId="413F0D74" w:rsidR="00AF519B" w:rsidRDefault="008A126A" w:rsidP="00AC3C23">
      <w:pPr>
        <w:pStyle w:val="TextFirst"/>
        <w:ind w:firstLine="0"/>
      </w:pPr>
      <w:r w:rsidRPr="00097992">
        <w:t>Current research in generative AI in architecture can be divided into</w:t>
      </w:r>
      <w:r>
        <w:t xml:space="preserve"> </w:t>
      </w:r>
      <w:r w:rsidRPr="00097992">
        <w:t xml:space="preserve">2D generative models based on images or vector graphics (floor plans), </w:t>
      </w:r>
      <w:r>
        <w:t>and 3D</w:t>
      </w:r>
      <w:r w:rsidRPr="00097992">
        <w:t xml:space="preserve"> generative models based on </w:t>
      </w:r>
      <w:r>
        <w:t xml:space="preserve">stacked images, </w:t>
      </w:r>
      <w:r w:rsidRPr="00097992">
        <w:t>point clouds, voxel</w:t>
      </w:r>
      <w:r>
        <w:t>-</w:t>
      </w:r>
      <w:r w:rsidRPr="00097992">
        <w:t xml:space="preserve"> or mesh geometries. 2D image generation has successfully been used the longest, due to its great accessibility </w:t>
      </w:r>
      <w:r w:rsidR="00AF519B">
        <w:t>a</w:t>
      </w:r>
      <w:r w:rsidRPr="00097992">
        <w:t>n</w:t>
      </w:r>
      <w:r w:rsidR="00AF519B">
        <w:t>d</w:t>
      </w:r>
      <w:r w:rsidRPr="00097992">
        <w:t xml:space="preserve"> generalizability towards architecture. In addition, it also offers an almost seamless integration into the contemporary workflow of architectural design, requiring a </w:t>
      </w:r>
      <w:r w:rsidR="00CF621A">
        <w:t>minimum</w:t>
      </w:r>
      <w:r w:rsidRPr="00097992">
        <w:t xml:space="preserve"> of postprocessing before the result is fully usable (i.e. a quick visualisation of a design idea only needs to be edited in photoshop</w:t>
      </w:r>
      <w:r w:rsidR="00AF519B">
        <w:t xml:space="preserve"> if anything</w:t>
      </w:r>
      <w:r w:rsidRPr="00097992">
        <w:t xml:space="preserve"> to </w:t>
      </w:r>
      <w:r w:rsidR="00AF519B">
        <w:t xml:space="preserve">be presentable as the </w:t>
      </w:r>
      <w:r w:rsidRPr="00097992">
        <w:t xml:space="preserve">designer's idea). No special research for the architectural domain was necessary, but architects can use models like DALL-E </w:t>
      </w:r>
      <w:r>
        <w:fldChar w:fldCharType="begin"/>
      </w:r>
      <w:r>
        <w:instrText xml:space="preserve"> ADDIN ZOTERO_ITEM CSL_CITATION {"citationID":"DU4ewS4e","properties":{"formattedCitation":"(Ramesh et al., 2021)","plainCitation":"(Ramesh et al., 2021)","noteIndex":0},"citationItems":[{"id":1152,"uris":["http://zotero.org/groups/5799997/items/QFEP4TQP"],"itemData":{"id":1152,"type":"article","abstract":"Text-to-image generation has traditionally focused on finding better modeling assumptions for training on a fixed dataset. These assumptions might involve complex architectures, auxiliary losses, or side information such as object part labels or segmentation masks supplied during training. We describe a simple approach for this task based on a transformer that autoregressively models the text and image tokens as a single stream of data. With sufficient data and scale, our approach is competitive with previous domain-specific models when evaluated in a zero-shot fashion.","DOI":"10.48550/arXiv.2102.12092","note":"arXiv:2102.12092 [cs]","number":"arXiv:2102.12092","publisher":"arXiv","source":"arXiv.org","title":"Zero-Shot Text-to-Image Generation","URL":"http://arxiv.org/abs/2102.12092","author":[{"family":"Ramesh","given":"Aditya"},{"family":"Pavlov","given":"Mikhail"},{"family":"Goh","given":"Gabriel"},{"family":"Gray","given":"Scott"},{"family":"Voss","given":"Chelsea"},{"family":"Radford","given":"Alec"},{"family":"Chen","given":"Mark"},{"family":"Sutskever","given":"Ilya"}],"accessed":{"date-parts":[["2025",2,2]]},"issued":{"date-parts":[["2021",2,26]]}}}],"schema":"https://github.com/citation-style-language/schema/raw/master/csl-citation.json"} </w:instrText>
      </w:r>
      <w:r>
        <w:fldChar w:fldCharType="separate"/>
      </w:r>
      <w:r w:rsidRPr="008A126A">
        <w:rPr>
          <w:rFonts w:cs="Times New Roman"/>
        </w:rPr>
        <w:t>(Ramesh et al., 2021)</w:t>
      </w:r>
      <w:r>
        <w:fldChar w:fldCharType="end"/>
      </w:r>
      <w:r w:rsidRPr="00097992">
        <w:t xml:space="preserve"> and Stable Diffusion </w:t>
      </w:r>
      <w:r>
        <w:fldChar w:fldCharType="begin"/>
      </w:r>
      <w:r>
        <w:instrText xml:space="preserve"> ADDIN ZOTERO_ITEM CSL_CITATION {"citationID":"KZJAuJQo","properties":{"formattedCitation":"(Rombach et al., 2022)","plainCitation":"(Rombach et al., 2022)","noteIndex":0},"citationItems":[{"id":1155,"uris":["http://zotero.org/groups/5799997/items/HM3BTE8H"],"itemData":{"id":1155,"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5",2,2]]},"issued":{"date-parts":[["2022",4,13]]}}}],"schema":"https://github.com/citation-style-language/schema/raw/master/csl-citation.json"} </w:instrText>
      </w:r>
      <w:r>
        <w:fldChar w:fldCharType="separate"/>
      </w:r>
      <w:r w:rsidRPr="008A126A">
        <w:rPr>
          <w:rFonts w:cs="Times New Roman"/>
        </w:rPr>
        <w:t>(Rombach et al., 2022)</w:t>
      </w:r>
      <w:r>
        <w:fldChar w:fldCharType="end"/>
      </w:r>
      <w:r w:rsidRPr="00097992">
        <w:t>. Only some big</w:t>
      </w:r>
      <w:r w:rsidR="008364FB">
        <w:t xml:space="preserve"> architecture</w:t>
      </w:r>
      <w:r w:rsidRPr="00097992">
        <w:t xml:space="preserve"> offices like Zaha Hadid Architects </w:t>
      </w:r>
      <w:r w:rsidR="008364FB">
        <w:fldChar w:fldCharType="begin"/>
      </w:r>
      <w:r w:rsidR="008364FB">
        <w:instrText xml:space="preserve"> ADDIN ZOTERO_ITEM CSL_CITATION {"citationID":"4abJWltw","properties":{"formattedCitation":"(Ackerman, 2025)","plainCitation":"(Ackerman, 2025)","noteIndex":0},"citationItems":[{"id":1160,"uris":["http://zotero.org/groups/5799997/items/B6IGTS6C"],"itemData":{"id":1160,"type":"webpage","abstract":"In the fifth of our seven-part series, Patrik Schumacher, the firm’s chief executive, explains how generative design tools improve productivity and woo clients","language":"en","title":"Zaha Hadid Architects builds ‘winner proposals’ with AI","URL":"https://www.thetimes.com/business-money/entrepreneurs/article/zaha-hadid-architects-builds-winner-proposals-with-ai-enterprise-network-qs7m7txwz","author":[{"family":"Ackerman","given":"Naomi"}],"accessed":{"date-parts":[["2025",2,2]]},"issued":{"date-parts":[["2025",1,2]]}}}],"schema":"https://github.com/citation-style-language/schema/raw/master/csl-citation.json"} </w:instrText>
      </w:r>
      <w:r w:rsidR="008364FB">
        <w:fldChar w:fldCharType="separate"/>
      </w:r>
      <w:r w:rsidR="008364FB" w:rsidRPr="008364FB">
        <w:rPr>
          <w:rFonts w:cs="Times New Roman"/>
        </w:rPr>
        <w:t>(Ackerman, 2025)</w:t>
      </w:r>
      <w:r w:rsidR="008364FB">
        <w:fldChar w:fldCharType="end"/>
      </w:r>
      <w:r w:rsidRPr="00097992">
        <w:t xml:space="preserve"> and Coop Himmelblau </w:t>
      </w:r>
      <w:r>
        <w:fldChar w:fldCharType="begin"/>
      </w:r>
      <w:r>
        <w:instrText xml:space="preserve"> ADDIN ZOTERO_ITEM CSL_CITATION {"citationID":"iP2pmMWY","properties":{"formattedCitation":"(Himmelb(l)au, n.d.)","plainCitation":"(Himmelb(l)au, n.d.)","noteIndex":0},"citationItems":[{"id":1157,"uris":["http://zotero.org/groups/5799997/items/AT6PI6RI"],"itemData":{"id":1157,"type":"webpage","container-title":"Coop Himmelb(l)au","language":"en","title":"Deep Himmelblau","URL":"https://coop-himmelblau.at/method/deep-himmelblau/","author":[{"family":"Himmelb(l)au","given":"Coop"}],"accessed":{"date-parts":[["2025",2,2]]}}}],"schema":"https://github.com/citation-style-language/schema/raw/master/csl-citation.json"} </w:instrText>
      </w:r>
      <w:r>
        <w:fldChar w:fldCharType="separate"/>
      </w:r>
      <w:r w:rsidRPr="008A126A">
        <w:rPr>
          <w:rFonts w:cs="Times New Roman"/>
        </w:rPr>
        <w:t>(Himmelb(l)au, n.d.)</w:t>
      </w:r>
      <w:r>
        <w:fldChar w:fldCharType="end"/>
      </w:r>
      <w:r w:rsidRPr="00097992">
        <w:t xml:space="preserve"> developed their own</w:t>
      </w:r>
      <w:r w:rsidR="008364FB">
        <w:t>, in-house</w:t>
      </w:r>
      <w:r w:rsidRPr="00097992">
        <w:t xml:space="preserve"> models being able to further control the output. </w:t>
      </w:r>
    </w:p>
    <w:p w14:paraId="6B82933B" w14:textId="2974F535" w:rsidR="00317B5A" w:rsidRPr="006503AC" w:rsidRDefault="008364FB" w:rsidP="00AC3C23">
      <w:pPr>
        <w:pStyle w:val="TextFirst"/>
        <w:ind w:firstLine="0"/>
      </w:pPr>
      <w:r>
        <w:t>3D generation models</w:t>
      </w:r>
      <w:r w:rsidR="00767DF8">
        <w:t xml:space="preserve"> are </w:t>
      </w:r>
      <w:r w:rsidR="00AF519B">
        <w:t>rarer</w:t>
      </w:r>
      <w:r w:rsidR="00767DF8">
        <w:t xml:space="preserve"> due to the difficulty of implementation and need of custom solution for architectural p</w:t>
      </w:r>
      <w:r w:rsidR="00317B5A">
        <w:t>ur</w:t>
      </w:r>
      <w:r w:rsidR="00767DF8">
        <w:t>pose</w:t>
      </w:r>
      <w:r w:rsidR="00317B5A">
        <w:t xml:space="preserve">. In addition, </w:t>
      </w:r>
      <w:r w:rsidR="00FB680F">
        <w:t>“</w:t>
      </w:r>
      <w:r w:rsidR="00374FD9">
        <w:t>(</w:t>
      </w:r>
      <w:r w:rsidR="00FB680F">
        <w:t>…</w:t>
      </w:r>
      <w:r w:rsidR="00374FD9">
        <w:t>)</w:t>
      </w:r>
      <w:r w:rsidR="00317B5A" w:rsidRPr="00317B5A">
        <w:t xml:space="preserve"> personal barriers often restrict </w:t>
      </w:r>
      <w:r w:rsidR="00FB680F">
        <w:t xml:space="preserve">their </w:t>
      </w:r>
      <w:r w:rsidR="00317B5A">
        <w:t>[</w:t>
      </w:r>
      <w:r w:rsidR="00F2070D">
        <w:t xml:space="preserve">the </w:t>
      </w:r>
      <w:r w:rsidR="00317B5A">
        <w:t>architects’]</w:t>
      </w:r>
      <w:r w:rsidR="00317B5A" w:rsidRPr="00317B5A">
        <w:t xml:space="preserve"> access to the latest technological developments, thereby causing the application of generative AI in architectural design to lag behind.</w:t>
      </w:r>
      <w:r w:rsidR="00317B5A">
        <w:t xml:space="preserve">” </w:t>
      </w:r>
      <w:r w:rsidR="00767DF8">
        <w:fldChar w:fldCharType="begin"/>
      </w:r>
      <w:r w:rsidR="00FB680F">
        <w:instrText xml:space="preserve"> ADDIN ZOTERO_ITEM CSL_CITATION {"citationID":"dGLzAxdg","properties":{"formattedCitation":"(Li et al., 2024)","plainCitation":"(Li et al., 2024)","noteIndex":0},"citationItems":[{"id":1147,"uris":["http://zotero.org/groups/5799997/items/M24JDIMI"],"itemData":{"id":1147,"type":"article","abstract":"Recent advances in generative artificial intelligence (AI) technologies have been significantly driven by models such as generative adversarial networks (GANs), variational autoencoders (VAEs), and denoising diffusion probabilistic models (DDPMs). Although architects recognize the potential of generative AI in design, personal barriers often restrict their access to the latest technological developments, thereby causing the application of generative AI in architectural design to lag behind. Therefore, it is essential to comprehend the principles and advancements of generative AI models and analyze their relevance in architecture applications. This paper first provides an overview of generative AI technologies, with a focus on probabilistic diffusion models (DDPMs), 3D generative models, and foundation models, highlighting their recent developments and main application scenarios. Then, the paper explains how the abovementioned models could be utilized in architecture. We subdivide the architectural design process into six steps and review related research projects in each step from 2020 to the present. Lastly, this paper discusses potential future directions for applying generative AI in the architectural design steps. This research can help architects quickly understand the development and latest progress of generative AI and contribute to the further development of intelligent architecture.","DOI":"10.48550/arXiv.2404.01335","note":"arXiv:2404.01335 [cs]","number":"arXiv:2404.01335","publisher":"arXiv","source":"arXiv.org","title":"Generative AI Models for Different Steps in Architectural Design: A Literature Review","title-short":"Generative AI Models for Different Steps in Architectural Design","URL":"http://arxiv.org/abs/2404.01335","author":[{"family":"Li","given":"Chengyuan"},{"family":"Zhang","given":"Tianyu"},{"family":"Du","given":"Xusheng"},{"family":"Zhang","given":"Ye"},{"family":"Xie","given":"Haoran"}],"accessed":{"date-parts":[["2025",2,2]]},"issued":{"date-parts":[["2024",10,23]]}}}],"schema":"https://github.com/citation-style-language/schema/raw/master/csl-citation.json"} </w:instrText>
      </w:r>
      <w:r w:rsidR="00767DF8">
        <w:fldChar w:fldCharType="separate"/>
      </w:r>
      <w:r w:rsidR="00FB680F" w:rsidRPr="00FB680F">
        <w:rPr>
          <w:rFonts w:cs="Times New Roman"/>
        </w:rPr>
        <w:t>(Li et al., 2024)</w:t>
      </w:r>
      <w:r w:rsidR="00767DF8">
        <w:fldChar w:fldCharType="end"/>
      </w:r>
      <w:r w:rsidR="00767DF8">
        <w:t>.</w:t>
      </w:r>
      <w:r w:rsidR="00317B5A">
        <w:t xml:space="preserve"> Another problem to solve is the complexity of </w:t>
      </w:r>
      <w:r w:rsidR="00AF519B">
        <w:t>any building</w:t>
      </w:r>
      <w:r w:rsidR="00317B5A">
        <w:t xml:space="preserve"> and how to encode its information into any AI model as well as the lack of specific datasets to train on. </w:t>
      </w:r>
      <w:r w:rsidR="00B826AA">
        <w:t>Generic</w:t>
      </w:r>
      <w:r w:rsidR="00F2070D">
        <w:t xml:space="preserve"> text-to-3d models </w:t>
      </w:r>
      <w:r w:rsidR="00F2070D">
        <w:fldChar w:fldCharType="begin"/>
      </w:r>
      <w:r w:rsidR="006737A8">
        <w:instrText xml:space="preserve"> ADDIN ZOTERO_ITEM CSL_CITATION {"citationID":"RP3Gudvq","properties":{"formattedCitation":"(Lin et al., 2023; Poole et al., 2022)","plainCitation":"(Lin et al., 2023; Poole et al., 2022)","noteIndex":0},"citationItems":[{"id":1012,"uris":["http://zotero.org/groups/5799997/items/Q6P92GR9"],"itemData":{"id":1012,"type":"paper-conference","abstract":"DreamFusion [31] has recently demonstrated the utility of a pretrained text-to-image diffusion model to optimize Neural Radiance Fields (NeRF) [23], achieving remarkable text-to-3D synthesis results. However, the method has two inherent limitations: (a) extremely slow optimization of NeRF and (b) low-resolution image space supervision on NeRF, leading to low-quality 3D models with a long processing time. In this paper, we address these limitations by utilizing a two-stage optimization framework. First, we obtain a coarse model using a low-resolution diffusion prior and accelerate with a sparse 3D hash grid structure. Using the coarse representation as the initialization, we further optimize a textured 3D mesh model with an efficient differentiable renderer interacting with a high-resolution latent diffusion model. Our method, dubbed Magic3D, can create high quality 3D mesh models in 40 minutes, which is 2× faster than DreamFusion (reportedly taking 1.5 hours on average), while also achieving higher resolution. User studies show 61.7% raters to prefer our approach over DreamFusion. Together with the image-conditioned generation capabilities, we provide users with new ways to control 3D synthesis, opening up new avenues to various creative applications.","container-title":"2023 IEEE/CVF Conference on Computer Vision and Pattern Recognition (CVPR)","DOI":"10.1109/CVPR52729.2023.00037","event-title":"2023 IEEE/CVF Conference on Computer Vision and Pattern Recognition (CVPR)","note":"ISSN: 2575-7075","page":"300-309","source":"IEEE Xplore","title":"Magic3D: High-Resolution Text-to-3D Content Creation","title-short":"Magic3D","URL":"https://ieeexplore.ieee.org/document/10203601","author":[{"family":"Lin","given":"Chen-Hsuan"},{"family":"Gao","given":"Jun"},{"family":"Tang","given":"Luming"},{"family":"Takikawa","given":"Towaki"},{"family":"Zeng","given":"Xiaohui"},{"family":"Huang","given":"Xun"},{"family":"Kreis","given":"Karsten"},{"family":"Fidler","given":"Sanja"},{"family":"Liu","given":"Ming-Yu"},{"family":"Lin","given":"Tsung-Yi"}],"accessed":{"date-parts":[["2025",2,2]]},"issued":{"date-parts":[["2023",6]]}}},{"id":1162,"uris":["http://zotero.org/groups/5799997/items/SQ5MM2WV"],"itemData":{"id":1162,"type":"article","abstract":"Recent breakthroughs in text-to-image synthesis have been driven by diffusion models trained on billions of image-text pairs. Adapting this approach to 3D synthesis would require large-scale datasets of labeled 3D data and efficient architectures for denoising 3D data, neither of which currently exist. In this work, we circumvent these limitations by using a pretrained 2D text-to-image diffusion model to perform text-to-3D synthesis. We introduce a loss based on probability density distillation that enables the use of a 2D diffusion model as a prior for optimization of a parametric image generator. Using this loss in a DeepDream-like procedure, we optimize a randomly-initialized 3D model (a Neural Radiance Field, or NeRF) via gradient descent such that its 2D renderings from random angles achieve a low loss. The resulting 3D model of the given text can be viewed from any angle, relit by arbitrary illumination, or composited into any 3D environment. Our approach requires no 3D training data and no modifications to the image diffusion model, demonstrating the effectiveness of pretrained image diffusion models as priors.","DOI":"10.48550/arXiv.2209.14988","note":"arXiv:2209.14988 [cs]","number":"arXiv:2209.14988","publisher":"arXiv","source":"arXiv.org","title":"DreamFusion: Text-to-3D using 2D Diffusion","title-short":"DreamFusion","URL":"http://arxiv.org/abs/2209.14988","author":[{"family":"Poole","given":"Ben"},{"family":"Jain","given":"Ajay"},{"family":"Barron","given":"Jonathan T."},{"family":"Mildenhall","given":"Ben"}],"accessed":{"date-parts":[["2025",2,2]]},"issued":{"date-parts":[["2022",9,29]]}}}],"schema":"https://github.com/citation-style-language/schema/raw/master/csl-citation.json"} </w:instrText>
      </w:r>
      <w:r w:rsidR="00F2070D">
        <w:fldChar w:fldCharType="separate"/>
      </w:r>
      <w:r w:rsidR="006737A8" w:rsidRPr="006737A8">
        <w:rPr>
          <w:rFonts w:cs="Times New Roman"/>
        </w:rPr>
        <w:t>(Lin et al., 2023; Poole et al., 2022)</w:t>
      </w:r>
      <w:r w:rsidR="00F2070D">
        <w:fldChar w:fldCharType="end"/>
      </w:r>
      <w:r w:rsidR="00B826AA">
        <w:t xml:space="preserve"> can be used</w:t>
      </w:r>
      <w:r w:rsidR="006737A8">
        <w:t xml:space="preserve">, but they do not adapt as good </w:t>
      </w:r>
      <w:r w:rsidR="000E0D2A">
        <w:t>in</w:t>
      </w:r>
      <w:r w:rsidR="006737A8">
        <w:t xml:space="preserve"> producing specific 3d architecture models than the 2d models do in generating images of </w:t>
      </w:r>
      <w:r w:rsidR="00B826AA">
        <w:t>buildings</w:t>
      </w:r>
      <w:r w:rsidR="006737A8">
        <w:t xml:space="preserve"> </w:t>
      </w:r>
      <w:r w:rsidR="00B826AA">
        <w:t xml:space="preserve">thanks to less </w:t>
      </w:r>
      <w:r w:rsidR="006737A8">
        <w:t xml:space="preserve">complexity. </w:t>
      </w:r>
    </w:p>
    <w:p w14:paraId="4327C7A3" w14:textId="6C3BAADC" w:rsidR="006737A8" w:rsidRPr="006503AC" w:rsidRDefault="006737A8" w:rsidP="00317B5A">
      <w:pPr>
        <w:pStyle w:val="TextFirst"/>
      </w:pPr>
      <w:r>
        <w:t>Most successful methods of encoding and generating 3</w:t>
      </w:r>
      <w:r w:rsidR="00D83E54">
        <w:t>D</w:t>
      </w:r>
      <w:r>
        <w:t xml:space="preserve"> building information rely at least partially on 2d information. That could be floor plans</w:t>
      </w:r>
      <w:r w:rsidR="006503AC">
        <w:t xml:space="preserve">, </w:t>
      </w:r>
      <w:r>
        <w:t>sections</w:t>
      </w:r>
      <w:r w:rsidR="006503AC">
        <w:t xml:space="preserve"> and depth information </w:t>
      </w:r>
      <w:r>
        <w:t xml:space="preserve">from which a 3d model is generated </w:t>
      </w:r>
      <w:r>
        <w:fldChar w:fldCharType="begin"/>
      </w:r>
      <w:r w:rsidR="00D83E54">
        <w:instrText xml:space="preserve"> ADDIN ZOTERO_ITEM CSL_CITATION {"citationID":"dIODqCXs","properties":{"formattedCitation":"(Del Campo, 2022; Zhang &amp; Blasetti, 2020)","plainCitation":"(Del Campo, 2022; Zhang &amp; Blasetti, 2020)","noteIndex":0},"citationItems":[{"id":92,"uris":["http://zotero.org/users/12846720/items/5BE5TAZ7"],"itemData":{"id":92,"type":"article-journal","abstract":"The purpose of this article is to discuss the application of artificial intelligence (AI) in the design of the Deep House project (Fig. 1), an attempt to use estrangement as a method to emancipate a house from a canonical approach to the progressive design of a one-family house project. The main argument in this text is that the results created by Artificial Neural Networks (ANNs), whether in the form of GANs, CNNs, or other networks, generate results that fall into the category of Estranged objects. In this article, I would like to offer a possible definition of what architecture in this plateau of thinking represents and how it differentiates from previous attempts to use estrangement to explain the phenomena observed when working with NNs in architecture design. A potpourri of thoughts that demonstrate the intellectual tradition of exploring estrangement, especially in theater and literature, that ultimately circles back to its implications for architecture, particularly in light of the application of AI.","container-title":"Architectural Intelligence","DOI":"10.1007/s44223-022-00013-w","ISSN":"2731-6726","issue":"1","journalAbbreviation":"ARIN","language":"en","page":"12","source":"DOI.org (Crossref)","title":"Deep House - datasets, estrangement, and the problem of the new","volume":"1","author":[{"family":"Del Campo","given":"Matias"}],"issued":{"date-parts":[["2022",8,29]]}}},{"id":1227,"uris":["http://zotero.org/groups/5799997/items/A4VIXSME"],"itemData":{"id":1227,"type":"paper-conference","abstract":". In recent years, a tremendous amount of progress is being made in the field of machine learning, but it is still very hard to directly apply 3D Machine Learning on the architectural design due to the practical constraints on model resolution and training time. Based on the past several years’ development of GAN (Generative Adversarial Network), also the method of spatial sequence rules, the authors mainly introduces 3D architectural form style transfer on 2 levels of scale (overall and detailed) through multiple methods of machine learning algorithms which are trained with 2 types of 2D training data set (serial stack and multi-view) at a relatively decent resolution. By exploring how styles interact and influence the original content in neural networks on the 2D level, it is possible for designers to manually control the expected output of 2D images, result in creating the new style 3D architectural model with a clear designing approach.","container-title":"CAADRIA proceedings","DOI":"10.52842/conf.caadria.2020.2.659","event-title":"CAADRIA 2020","page":"659-668","source":"Semantic Scholar","title":"3D Architectural Form Style Transfer through Machine Learning","URL":"https://www.semanticscholar.org/paper/3D-ARCHITECTURAL-FORM-STYLE-TRANSFER-THROUGH-Zhang-Blasetti/eae129413785a4bd7e364e10aef5db5ad3f5994c","author":[{"family":"Zhang","given":"Hang"},{"family":"Blasetti","given":"Ezio"}],"accessed":{"date-parts":[["2025",2,6]]},"issued":{"date-parts":[["2020"]]}}}],"schema":"https://github.com/citation-style-language/schema/raw/master/csl-citation.json"} </w:instrText>
      </w:r>
      <w:r>
        <w:fldChar w:fldCharType="separate"/>
      </w:r>
      <w:r w:rsidR="00D83E54" w:rsidRPr="00D83E54">
        <w:rPr>
          <w:rFonts w:cs="Times New Roman"/>
        </w:rPr>
        <w:t>(Del Campo, 2022; Zhang &amp; Blasetti, 2020)</w:t>
      </w:r>
      <w:r>
        <w:fldChar w:fldCharType="end"/>
      </w:r>
      <w:r w:rsidR="00F2713F">
        <w:t>. Other model</w:t>
      </w:r>
      <w:r w:rsidR="002A1665">
        <w:t>s</w:t>
      </w:r>
      <w:r w:rsidR="00F2713F">
        <w:t xml:space="preserve"> rely on fully 3d based training, either encoding voxel data </w:t>
      </w:r>
      <w:r w:rsidR="00F2713F">
        <w:fldChar w:fldCharType="begin"/>
      </w:r>
      <w:r w:rsidR="00FE6E94">
        <w:instrText xml:space="preserve"> ADDIN ZOTERO_ITEM CSL_CITATION {"citationID":"ahvglgZL","properties":{"formattedCitation":"(Koh, 2022; Rasoulzadeh et al., 2024)","plainCitation":"(Koh, 2022; Rasoulzadeh et al., 2024)","noteIndex":0},"citationItems":[{"id":1223,"uris":["http://zotero.org/groups/5799997/items/PVT4HIBB"],"itemData":{"id":1223,"type":"paper-conference","abstract":"Procedural Content Generation (PCG) is a paradigm that has long played a significant role in the large-scale production of varied design content within both game and architecture domains. However, the novelty and diversity of these generated designs are often limited by the creativity and programming skills of the designers in hand-crafting rules. This paper proposes the voxel synthesis learning algorithm and extends it for the architecture domain. The algorithm leverages the machine learning of volumetric patterns extracted from designer’s exemplar inputs and sampling the learnt data distribution to synthesize varied and locally similar designs. This paper is an in-depth study on the ways in which voxel synthesis might be appropriated for generative architecture. The paper provides an initial framework demonstrating the ways in which one might appropriate Procedural Content Generation via Machine Learning (PCGML), via voxel synthesis, to autogenerate new and varied contents for architectural design.","container-title":"Design Computing and Cognition’20","DOI":"10.1007/978-3-030-90625-2_17","event-place":"Cham","ISBN":"978-3-030-90625-2","language":"en","page":"297-316","publisher":"Springer International Publishing","publisher-place":"Cham","source":"Springer Link","title":"Voxel Synthesis for Architectural Design","author":[{"family":"Koh","given":"Immanuel"}],"editor":[{"family":"Gero","given":"John S."}],"issued":{"date-parts":[["2022"]]}}},{"id":1198,"uris":["http://zotero.org/groups/5799997/items/CKR8WVJI"],"itemData":{"id":1198,"type":"article","abstract":"$\\textit{ArchComplete}$ is a two-stage dense voxel-based 3D generative pipeline developed to tackle the high complexity in architectural geometries and topologies, assisting with ideation and geometric detailisation in the early design process. In stage 1, a $\\textit{3D Voxel VQGAN}$ model is devised, whose composition is then modelled with an autoregressive transformer for generating coarse models. Subsequently, in stage 2, $\\textit{Hierarchical Voxel Upsampling Networks}$ consisting of a set of 3D conditional denoising diffusion probabilistic models are defined to augment the coarse shapes with fine geometric details. The first stage is trained on a dataset of house models with fully modelled exteriors and interiors with a novel 2.5D perceptual loss to capture input complexities across multiple abstraction levels, while the second stage trains on randomly cropped local volumetric patches, requiring significantly less compute and memory. For inference, the pipeline first autoregressively generates house models at a resolution of $64^3$ and then progressively refines them to resolution of $256^3$ with voxel sizes as small as $18\\text{cm}$. ArchComplete supports a range of interaction modes solving a variety of tasks, including interpolation, variation generation, unconditional synthesis, and two conditional synthesis tasks: shape completion and plan-drawing completion, as well as geometric detailisation. The results demonstrate notable improvements against state-of-the-art on established metrics.","DOI":"10.48550/arXiv.2412.17957","note":"arXiv:2412.17957 [cs]","number":"arXiv:2412.17957","publisher":"arXiv","source":"arXiv.org","title":"ArchComplete: Autoregressive 3D Architectural Design Generation with Hierarchical Diffusion-Based Upsampling","title-short":"ArchComplete","URL":"http://arxiv.org/abs/2412.17957","author":[{"family":"Rasoulzadeh","given":"S."},{"family":"Bank","given":"M."},{"family":"Wimmer","given":"M."},{"family":"Kovacic","given":"I."},{"family":"Schinegger","given":"K."},{"family":"Rutzinger","given":"S."}],"accessed":{"date-parts":[["2025",2,2]]},"issued":{"date-parts":[["2024",12,23]]}}}],"schema":"https://github.com/citation-style-language/schema/raw/master/csl-citation.json"} </w:instrText>
      </w:r>
      <w:r w:rsidR="00F2713F">
        <w:fldChar w:fldCharType="separate"/>
      </w:r>
      <w:r w:rsidR="00FE6E94" w:rsidRPr="00FE6E94">
        <w:rPr>
          <w:rFonts w:cs="Times New Roman"/>
        </w:rPr>
        <w:t xml:space="preserve">(Koh, 2022; </w:t>
      </w:r>
      <w:proofErr w:type="spellStart"/>
      <w:r w:rsidR="00FE6E94" w:rsidRPr="00FE6E94">
        <w:rPr>
          <w:rFonts w:cs="Times New Roman"/>
        </w:rPr>
        <w:t>Rasoulzadeh</w:t>
      </w:r>
      <w:proofErr w:type="spellEnd"/>
      <w:r w:rsidR="00FE6E94" w:rsidRPr="00FE6E94">
        <w:rPr>
          <w:rFonts w:cs="Times New Roman"/>
        </w:rPr>
        <w:t xml:space="preserve"> et al., 2024)</w:t>
      </w:r>
      <w:r w:rsidR="00F2713F">
        <w:fldChar w:fldCharType="end"/>
      </w:r>
      <w:r w:rsidR="00AC3C23">
        <w:t xml:space="preserve"> </w:t>
      </w:r>
      <w:r w:rsidR="00F2713F">
        <w:t>or point clouds</w:t>
      </w:r>
      <w:r w:rsidR="002A1665">
        <w:t xml:space="preserve"> </w:t>
      </w:r>
      <w:r w:rsidR="002A1665">
        <w:fldChar w:fldCharType="begin"/>
      </w:r>
      <w:r w:rsidR="006759B5">
        <w:instrText xml:space="preserve"> ADDIN ZOTERO_ITEM CSL_CITATION {"citationID":"owH54RWL","properties":{"formattedCitation":"(Wei et al., 2023)","plainCitation":"(Wei et al., 2023)","noteIndex":0},"citationItems":[{"id":"DoTrPVfC/uAx2RNRz","uris":["http://zotero.org/groups/5799997/items/DMFQS2TL"],"itemData":{"id":1195,"type":"webpage","abstract":"3D building generation with low data acquisition costs, such as single image-to-3D, becomes increasingly important. However, most of the existing single image-to-3D building creation works are restricted to those images with specific viewing angles, hence they are difficult to scale to general-view images that commonly appear in practical cases. To fill this gap, we propose a novel 3D building shape generation method exploiting point cloud diffusion models with image conditioning schemes, which demonstrates flexibility to the input images. By cooperating two conditional diffusion models and introducing a regularization strategy during denoising process, our method is able to synthesize building roofs while maintaining the overall structures. We validate our framework on two newly built datasets and extensive experiments show that our method outperforms previous works in terms of building generation quality.","container-title":"arXiv.org","language":"en","title":"BuilDiff: 3D Building Shape Generation using Single-Image Conditional Point Cloud Diffusion Models","title-short":"BuilDiff","URL":"https://arxiv.org/abs/2309.00158v1","author":[{"family":"Wei","given":"Yao"},{"family":"Vosselman","given":"George"},{"family":"Yang","given":"Michael Ying"}],"accessed":{"date-parts":[["2025",2,2]]},"issued":{"date-parts":[["2023",8,31]]}}}],"schema":"https://github.com/citation-style-language/schema/raw/master/csl-citation.json"} </w:instrText>
      </w:r>
      <w:r w:rsidR="002A1665">
        <w:fldChar w:fldCharType="separate"/>
      </w:r>
      <w:r w:rsidR="002A1665" w:rsidRPr="002A1665">
        <w:rPr>
          <w:rFonts w:cs="Times New Roman"/>
        </w:rPr>
        <w:t>(Wei et al., 2023)</w:t>
      </w:r>
      <w:r w:rsidR="002A1665">
        <w:fldChar w:fldCharType="end"/>
      </w:r>
      <w:r w:rsidR="00AC3C23">
        <w:t>, which have improved in realism</w:t>
      </w:r>
      <w:r w:rsidR="00B826AA">
        <w:t xml:space="preserve"> and logic</w:t>
      </w:r>
      <w:r w:rsidR="00AC3C23">
        <w:t xml:space="preserve"> recently </w:t>
      </w:r>
      <w:r w:rsidR="00B826AA">
        <w:t>but</w:t>
      </w:r>
      <w:r w:rsidR="00AC3C23">
        <w:t xml:space="preserve"> still tend to generate rather conceptually 3d models.</w:t>
      </w:r>
    </w:p>
    <w:p w14:paraId="362DE67E" w14:textId="77777777" w:rsidR="006737A8" w:rsidRDefault="006737A8" w:rsidP="00317B5A">
      <w:pPr>
        <w:pStyle w:val="TextFirst"/>
      </w:pPr>
    </w:p>
    <w:p w14:paraId="3C6E222D" w14:textId="56AD7FD6" w:rsidR="001C2F69" w:rsidRDefault="001C2F69" w:rsidP="001C2F69">
      <w:pPr>
        <w:pStyle w:val="Heading2"/>
        <w:rPr>
          <w:lang w:val="en-GB"/>
        </w:rPr>
      </w:pPr>
      <w:r w:rsidRPr="001C2F69">
        <w:rPr>
          <w:lang w:val="en-GB"/>
        </w:rPr>
        <w:t>1.</w:t>
      </w:r>
      <w:r>
        <w:rPr>
          <w:lang w:val="en-GB"/>
        </w:rPr>
        <w:t>2</w:t>
      </w:r>
      <w:r w:rsidRPr="001C2F69">
        <w:rPr>
          <w:lang w:val="en-GB"/>
        </w:rPr>
        <w:t xml:space="preserve"> </w:t>
      </w:r>
      <w:r w:rsidR="006759B5">
        <w:rPr>
          <w:lang w:val="en-GB"/>
        </w:rPr>
        <w:t>GRAPHS</w:t>
      </w:r>
    </w:p>
    <w:p w14:paraId="1AD3D91D" w14:textId="40861FDA" w:rsidR="76DBE4AD" w:rsidRDefault="006759B5" w:rsidP="006759B5">
      <w:pPr>
        <w:pStyle w:val="CAADRIAtextfirst"/>
      </w:pPr>
      <w:r>
        <w:rPr>
          <w:lang w:val="en-GB"/>
        </w:rPr>
        <w:t xml:space="preserve">Graph representations of buildings or part of buildings have been used for a long time in architecture </w:t>
      </w:r>
      <w:r>
        <w:rPr>
          <w:lang w:val="en-GB"/>
        </w:rPr>
        <w:fldChar w:fldCharType="begin"/>
      </w:r>
      <w:r>
        <w:rPr>
          <w:lang w:val="en-GB"/>
        </w:rPr>
        <w:instrText xml:space="preserve"> ADDIN ZOTERO_ITEM CSL_CITATION {"citationID":"XHYtrC4x","properties":{"formattedCitation":"(Alexander, 1977)","plainCitation":"(Alexander, 1977)","noteIndex":0},"citationItems":[{"id":302,"uris":["http://zotero.org/users/12846720/items/T8H8CZQE"],"itemData":{"id":302,"type":"book","ISBN":"978-0-19-501919-3","publisher":"Oxford University Press","title":"A Pattern Language","author":[{"family":"Alexander","given":"Christopher"}],"issued":{"date-parts":[["1977"]]}}}],"schema":"https://github.com/citation-style-language/schema/raw/master/csl-citation.json"} </w:instrText>
      </w:r>
      <w:r>
        <w:rPr>
          <w:lang w:val="en-GB"/>
        </w:rPr>
        <w:fldChar w:fldCharType="separate"/>
      </w:r>
      <w:r w:rsidRPr="006759B5">
        <w:rPr>
          <w:rFonts w:cs="Times New Roman"/>
        </w:rPr>
        <w:t>(Alexander, 1977)</w:t>
      </w:r>
      <w:r>
        <w:rPr>
          <w:lang w:val="en-GB"/>
        </w:rPr>
        <w:fldChar w:fldCharType="end"/>
      </w:r>
      <w:r>
        <w:rPr>
          <w:lang w:val="en-GB"/>
        </w:rPr>
        <w:t xml:space="preserve">, mainly due to their shared property of being non-discursive, meaning they cannot be fully described by words or rules </w:t>
      </w:r>
      <w:r>
        <w:rPr>
          <w:lang w:val="en-GB"/>
        </w:rPr>
        <w:fldChar w:fldCharType="begin"/>
      </w:r>
      <w:r>
        <w:rPr>
          <w:lang w:val="en-GB"/>
        </w:rPr>
        <w:instrText xml:space="preserve"> ADDIN ZOTERO_ITEM CSL_CITATION {"citationID":"r9dWPVKz","properties":{"formattedCitation":"(Hillier, 1996)","plainCitation":"(Hillier, 1996)","noteIndex":0},"citationItems":[{"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Pr>
          <w:lang w:val="en-GB"/>
        </w:rPr>
        <w:fldChar w:fldCharType="separate"/>
      </w:r>
      <w:r w:rsidRPr="006759B5">
        <w:rPr>
          <w:rFonts w:cs="Times New Roman"/>
        </w:rPr>
        <w:t>(Hillier, 1996)</w:t>
      </w:r>
      <w:r>
        <w:rPr>
          <w:lang w:val="en-GB"/>
        </w:rPr>
        <w:fldChar w:fldCharType="end"/>
      </w:r>
      <w:r>
        <w:rPr>
          <w:lang w:val="en-GB"/>
        </w:rPr>
        <w:t>. In comparison to other data formats that can be used to train any machine learning model, graphs have the advantage of being able to store information about multiple types of data as well as information about relationships</w:t>
      </w:r>
      <w:r w:rsidR="00E31A63">
        <w:rPr>
          <w:lang w:val="en-GB"/>
        </w:rPr>
        <w:t xml:space="preserve"> </w:t>
      </w:r>
      <w:r w:rsidR="00E31A63">
        <w:rPr>
          <w:lang w:val="en-GB"/>
        </w:rPr>
        <w:fldChar w:fldCharType="begin"/>
      </w:r>
      <w:r w:rsidR="00E31A63">
        <w:rPr>
          <w:lang w:val="en-GB"/>
        </w:rPr>
        <w:instrText xml:space="preserve"> ADDIN ZOTERO_ITEM CSL_CITATION {"citationID":"JBkszaMt","properties":{"formattedCitation":"(Hamilton, 2020)","plainCitation":"(Hamilton, 2020)","noteIndex":0},"citationItems":[{"id":12,"uris":["http://zotero.org/users/12846720/items/ZJ754QX8"],"itemData":{"id":12,"type":"book","collection-title":"Synthesis Lectures on Artificial Intelligence and Machine Learning","event-place":"Cham","ISBN":"978-3-031-00460-5","language":"en","note":"DOI: 10.1007/978-3-031-01588-5","publisher":"Springer International Publishing","publisher-place":"Cham","source":"DOI.org (Crossref)","title":"Graph Representation Learning","URL":"https://link.springer.com/10.1007/978-3-031-01588-5","author":[{"family":"Hamilton","given":"William L."}],"accessed":{"date-parts":[["2023",12,6]]},"issued":{"date-parts":[["2020"]]}}}],"schema":"https://github.com/citation-style-language/schema/raw/master/csl-citation.json"} </w:instrText>
      </w:r>
      <w:r w:rsidR="00E31A63">
        <w:rPr>
          <w:lang w:val="en-GB"/>
        </w:rPr>
        <w:fldChar w:fldCharType="separate"/>
      </w:r>
      <w:r w:rsidR="00E31A63" w:rsidRPr="00E31A63">
        <w:rPr>
          <w:rFonts w:cs="Times New Roman"/>
        </w:rPr>
        <w:t>(Hamilton, 2020)</w:t>
      </w:r>
      <w:r w:rsidR="00E31A63">
        <w:rPr>
          <w:lang w:val="en-GB"/>
        </w:rPr>
        <w:fldChar w:fldCharType="end"/>
      </w:r>
      <w:r>
        <w:rPr>
          <w:lang w:val="en-GB"/>
        </w:rPr>
        <w:t>.</w:t>
      </w:r>
      <w:r w:rsidR="00E31A63">
        <w:rPr>
          <w:lang w:val="en-GB"/>
        </w:rPr>
        <w:t xml:space="preserve"> This focuses the attention of the model on the logical and geometrical properties of buildings, rather than on the visual appearance.</w:t>
      </w:r>
      <w:r>
        <w:rPr>
          <w:lang w:val="en-GB"/>
        </w:rPr>
        <w:t xml:space="preserve"> </w:t>
      </w:r>
    </w:p>
    <w:p w14:paraId="3719B60A" w14:textId="7DBBF70A" w:rsidR="00374FD9" w:rsidRPr="00374FD9" w:rsidRDefault="00374FD9" w:rsidP="00374FD9">
      <w:pPr>
        <w:pStyle w:val="Heading0"/>
      </w:pPr>
      <w:r>
        <w:t xml:space="preserve"> </w:t>
      </w:r>
      <w:r>
        <w:t>Original Methodology</w:t>
      </w:r>
    </w:p>
    <w:p w14:paraId="6A0A1D59" w14:textId="06EFC308" w:rsidR="76DBE4AD" w:rsidRPr="006759B5" w:rsidRDefault="00C9051C" w:rsidP="001F3CBD">
      <w:pPr>
        <w:pStyle w:val="Heading2"/>
        <w:rPr>
          <w:lang w:val="en-GB"/>
        </w:rPr>
      </w:pPr>
      <w:r w:rsidRPr="006759B5">
        <w:rPr>
          <w:lang w:val="en-GB"/>
        </w:rPr>
        <w:t>2</w:t>
      </w:r>
      <w:r w:rsidR="76DBE4AD" w:rsidRPr="006759B5">
        <w:rPr>
          <w:lang w:val="en-GB"/>
        </w:rPr>
        <w:t>.1 DATASET</w:t>
      </w:r>
    </w:p>
    <w:p w14:paraId="4384A94C" w14:textId="6A0F4B30" w:rsidR="1AD3A593" w:rsidRDefault="1AD3A593" w:rsidP="003D093F">
      <w:pPr>
        <w:pStyle w:val="CAADRIAtext"/>
        <w:ind w:firstLine="0"/>
        <w:rPr>
          <w:lang w:val="en-GB"/>
        </w:rPr>
      </w:pPr>
      <w:r w:rsidRPr="5158112E">
        <w:rPr>
          <w:lang w:val="en-GB"/>
        </w:rPr>
        <w:t xml:space="preserve">The custom dataset </w:t>
      </w:r>
      <w:r w:rsidRPr="001F3CBD">
        <w:rPr>
          <w:rStyle w:val="TextFirstChar"/>
        </w:rPr>
        <w:t xml:space="preserve">used </w:t>
      </w:r>
      <w:r w:rsidR="00374FD9">
        <w:rPr>
          <w:rStyle w:val="TextFirstChar"/>
        </w:rPr>
        <w:t xml:space="preserve">previously </w:t>
      </w:r>
      <w:r w:rsidRPr="001F3CBD">
        <w:rPr>
          <w:rStyle w:val="TextFirstChar"/>
        </w:rPr>
        <w:t xml:space="preserve">consists of four modernist </w:t>
      </w:r>
      <w:r w:rsidR="00374FD9">
        <w:rPr>
          <w:rStyle w:val="TextFirstChar"/>
        </w:rPr>
        <w:t>buildings</w:t>
      </w:r>
      <w:r w:rsidRPr="001F3CBD">
        <w:rPr>
          <w:rStyle w:val="TextFirstChar"/>
        </w:rPr>
        <w:t xml:space="preserve"> that have been individually </w:t>
      </w:r>
      <w:r w:rsidR="00894D76" w:rsidRPr="001F3CBD">
        <w:rPr>
          <w:rStyle w:val="TextFirstChar"/>
        </w:rPr>
        <w:t>remodeled</w:t>
      </w:r>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or remodelling and a geometric continuity across all data. The buildings are: </w:t>
      </w:r>
    </w:p>
    <w:p w14:paraId="38965A7A" w14:textId="08863EE6" w:rsidR="72C7A7C7" w:rsidRDefault="72C7A7C7" w:rsidP="5158112E">
      <w:pPr>
        <w:pStyle w:val="CAADRIAtext"/>
        <w:numPr>
          <w:ilvl w:val="0"/>
          <w:numId w:val="3"/>
        </w:numPr>
        <w:rPr>
          <w:lang w:val="en-GB"/>
        </w:rPr>
      </w:pPr>
      <w:r w:rsidRPr="5158112E">
        <w:rPr>
          <w:lang w:val="en-GB"/>
        </w:rPr>
        <w:t>Mies van der Rohe's Barcelona Pavilion (1929)</w:t>
      </w:r>
    </w:p>
    <w:p w14:paraId="4A35370D" w14:textId="3819DB83" w:rsidR="72C7A7C7" w:rsidRDefault="72C7A7C7" w:rsidP="5158112E">
      <w:pPr>
        <w:pStyle w:val="CAADRIAtext"/>
        <w:numPr>
          <w:ilvl w:val="0"/>
          <w:numId w:val="3"/>
        </w:numPr>
        <w:rPr>
          <w:lang w:val="en-GB"/>
        </w:rPr>
      </w:pPr>
      <w:r w:rsidRPr="5158112E">
        <w:rPr>
          <w:lang w:val="en-GB"/>
        </w:rPr>
        <w:t xml:space="preserve">Ray and Charles Eames' Eames House (1949) </w:t>
      </w:r>
    </w:p>
    <w:p w14:paraId="575D589D" w14:textId="65D728F4" w:rsidR="72C7A7C7" w:rsidRDefault="72C7A7C7" w:rsidP="5158112E">
      <w:pPr>
        <w:pStyle w:val="CAADRIAtext"/>
        <w:numPr>
          <w:ilvl w:val="0"/>
          <w:numId w:val="3"/>
        </w:numPr>
        <w:rPr>
          <w:lang w:val="en-GB"/>
        </w:rPr>
      </w:pPr>
      <w:r w:rsidRPr="5158112E">
        <w:rPr>
          <w:lang w:val="en-GB"/>
        </w:rPr>
        <w:t>Mies van der Rohe's Farnsworth House (1951</w:t>
      </w:r>
      <w:r w:rsidR="21697526" w:rsidRPr="5158112E">
        <w:rPr>
          <w:lang w:val="en-GB"/>
        </w:rPr>
        <w:t>)</w:t>
      </w:r>
    </w:p>
    <w:p w14:paraId="577A24E7" w14:textId="01DEA228" w:rsidR="72C7A7C7" w:rsidRDefault="72C7A7C7" w:rsidP="5158112E">
      <w:pPr>
        <w:pStyle w:val="CAADRIAtext"/>
        <w:numPr>
          <w:ilvl w:val="0"/>
          <w:numId w:val="3"/>
        </w:numPr>
      </w:pPr>
      <w:r w:rsidRPr="5158112E">
        <w:rPr>
          <w:lang w:val="en-GB"/>
        </w:rPr>
        <w:t>Pierre Koenig's Stahl House (1960)</w:t>
      </w:r>
    </w:p>
    <w:p w14:paraId="2FC1BE70" w14:textId="2F3AA70A"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full height openings for windows. </w:t>
      </w:r>
      <w:r w:rsidR="3BB042D4" w:rsidRPr="001F3CBD">
        <w:rPr>
          <w:rStyle w:val="TextFirstChar"/>
        </w:rPr>
        <w:t xml:space="preserve">Yet they vary </w:t>
      </w:r>
      <w:proofErr w:type="gramStart"/>
      <w:r w:rsidR="3BB042D4" w:rsidRPr="001F3CBD">
        <w:rPr>
          <w:rStyle w:val="TextFirstChar"/>
        </w:rPr>
        <w:t>greatly in</w:t>
      </w:r>
      <w:proofErr w:type="gramEnd"/>
      <w:r w:rsidR="3BB042D4" w:rsidRPr="001F3CBD">
        <w:rPr>
          <w:rStyle w:val="TextFirstChar"/>
        </w:rPr>
        <w:t xml:space="preserve"> size, proportion</w:t>
      </w:r>
      <w:r w:rsidR="2E060A9F" w:rsidRPr="001F3CBD">
        <w:rPr>
          <w:rStyle w:val="TextFirstChar"/>
        </w:rPr>
        <w:t xml:space="preserve"> and location. </w:t>
      </w:r>
    </w:p>
    <w:p w14:paraId="34E146F6" w14:textId="1217C178" w:rsidR="652E5A9C" w:rsidRDefault="00055FCD" w:rsidP="5158112E">
      <w:pPr>
        <w:pStyle w:val="CAADRIAtext"/>
        <w:ind w:firstLine="0"/>
        <w:rPr>
          <w:lang w:val="en-GB"/>
        </w:rPr>
      </w:pPr>
      <w:r>
        <w:rPr>
          <w:noProof/>
        </w:rPr>
        <w:drawing>
          <wp:anchor distT="0" distB="0" distL="114300" distR="114300" simplePos="0" relativeHeight="251658240" behindDoc="0" locked="0" layoutInCell="1" allowOverlap="1" wp14:anchorId="41D02ABD" wp14:editId="54880CF3">
            <wp:simplePos x="0" y="0"/>
            <wp:positionH relativeFrom="margin">
              <wp:align>right</wp:align>
            </wp:positionH>
            <wp:positionV relativeFrom="paragraph">
              <wp:posOffset>795020</wp:posOffset>
            </wp:positionV>
            <wp:extent cx="4315460" cy="2403475"/>
            <wp:effectExtent l="0" t="0" r="8890"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67533" name="Picture 374467533"/>
                    <pic:cNvPicPr/>
                  </pic:nvPicPr>
                  <pic:blipFill rotWithShape="1">
                    <a:blip r:embed="rId7" cstate="print">
                      <a:extLst>
                        <a:ext uri="{28A0092B-C50C-407E-A947-70E740481C1C}">
                          <a14:useLocalDpi xmlns:a14="http://schemas.microsoft.com/office/drawing/2010/main" val="0"/>
                        </a:ext>
                      </a:extLst>
                    </a:blip>
                    <a:srcRect t="1495" b="5120"/>
                    <a:stretch/>
                  </pic:blipFill>
                  <pic:spPr bwMode="auto">
                    <a:xfrm>
                      <a:off x="0" y="0"/>
                      <a:ext cx="4315460" cy="2403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652E5A9C" w:rsidRPr="5158112E">
        <w:rPr>
          <w:lang w:val="en-GB"/>
        </w:rPr>
        <w:t>To avoid overcomplication in the 3</w:t>
      </w:r>
      <w:r w:rsidR="00374FD9">
        <w:rPr>
          <w:lang w:val="en-GB"/>
        </w:rPr>
        <w:t>d</w:t>
      </w:r>
      <w:r w:rsidR="652E5A9C" w:rsidRPr="5158112E">
        <w:rPr>
          <w:lang w:val="en-GB"/>
        </w:rPr>
        <w:t xml:space="preserve"> model the buildings were remodelled as a surface model. </w:t>
      </w:r>
      <w:r w:rsidR="00374FD9">
        <w:rPr>
          <w:lang w:val="en-GB"/>
        </w:rPr>
        <w:t xml:space="preserve">Meaning </w:t>
      </w:r>
      <w:r w:rsidR="652E5A9C" w:rsidRPr="5158112E">
        <w:rPr>
          <w:lang w:val="en-GB"/>
        </w:rPr>
        <w:t xml:space="preserve">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left spaces. This supports the idea </w:t>
      </w:r>
      <w:r w:rsidR="6C6844A8" w:rsidRPr="5158112E">
        <w:rPr>
          <w:lang w:val="en-GB"/>
        </w:rPr>
        <w:t>of trying to model space defining elements only, so there is no need for i.e. any structural considerations.</w:t>
      </w:r>
    </w:p>
    <w:p w14:paraId="310568A5" w14:textId="4D3F5DFE" w:rsidR="006D4292" w:rsidRPr="006D4292" w:rsidRDefault="006D4292" w:rsidP="006D4292">
      <w:pPr>
        <w:pStyle w:val="Figure"/>
      </w:pPr>
      <w:r w:rsidRPr="006D4292">
        <w:t xml:space="preserve">Figure 1 – </w:t>
      </w:r>
      <w:r w:rsidR="00491E21">
        <w:t>Previous m</w:t>
      </w:r>
      <w:r w:rsidRPr="006D4292">
        <w:t>ethod of geometry augmentation</w:t>
      </w:r>
      <w:r w:rsidR="00491E21">
        <w:t xml:space="preserve"> in plan, orange highlights the parametric parameters.</w:t>
      </w:r>
    </w:p>
    <w:p w14:paraId="235587CE" w14:textId="732A138D" w:rsidR="006F6506" w:rsidRDefault="1C42D39C" w:rsidP="5158112E">
      <w:pPr>
        <w:pStyle w:val="CAADRIAtext"/>
        <w:ind w:firstLine="0"/>
        <w:rPr>
          <w:lang w:val="en-GB"/>
        </w:rPr>
      </w:pPr>
      <w:r w:rsidRPr="5158112E">
        <w:rPr>
          <w:lang w:val="en-GB"/>
        </w:rPr>
        <w:t xml:space="preserve">This approach fails in providing the autoencoder with a </w:t>
      </w:r>
      <w:r w:rsidR="009D5EEB">
        <w:rPr>
          <w:lang w:val="en-GB"/>
        </w:rPr>
        <w:t>heterogeneous</w:t>
      </w:r>
      <w:r w:rsidRPr="5158112E">
        <w:rPr>
          <w:lang w:val="en-GB"/>
        </w:rPr>
        <w:t xml:space="preserve">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w:t>
      </w:r>
      <w:r w:rsidR="00374FD9">
        <w:rPr>
          <w:lang w:val="en-GB"/>
        </w:rPr>
        <w:t>.</w:t>
      </w:r>
      <w:r w:rsidR="66D6C6E8" w:rsidRPr="5158112E">
        <w:rPr>
          <w:lang w:val="en-GB"/>
        </w:rPr>
        <w:t xml:space="preserve"> </w:t>
      </w:r>
      <w:r w:rsidR="00374FD9">
        <w:rPr>
          <w:lang w:val="en-GB"/>
        </w:rPr>
        <w:t>1</w:t>
      </w:r>
      <w:r w:rsidR="66D6C6E8" w:rsidRPr="5158112E">
        <w:rPr>
          <w:lang w:val="en-GB"/>
        </w:rPr>
        <w:t>)</w:t>
      </w:r>
      <w:r w:rsidR="1B50E2B5" w:rsidRPr="5158112E">
        <w:rPr>
          <w:lang w:val="en-GB"/>
        </w:rPr>
        <w:t xml:space="preserve">, </w:t>
      </w:r>
      <w:r w:rsidR="00374FD9">
        <w:rPr>
          <w:lang w:val="en-GB"/>
        </w:rPr>
        <w:t xml:space="preserve">creating not enough variation </w:t>
      </w:r>
      <w:r w:rsidR="1B50E2B5" w:rsidRPr="5158112E">
        <w:rPr>
          <w:lang w:val="en-GB"/>
        </w:rPr>
        <w:t>to allow for a smooth geometrical translation between the original buildings.</w:t>
      </w:r>
      <w:r w:rsidR="600FDEDC" w:rsidRPr="5158112E">
        <w:rPr>
          <w:lang w:val="en-GB"/>
        </w:rPr>
        <w:t xml:space="preserve"> The augmentations still always keep the same layout, element count, </w:t>
      </w:r>
      <w:r w:rsidR="600FDEDC" w:rsidRPr="5158112E">
        <w:rPr>
          <w:lang w:val="en-GB"/>
        </w:rPr>
        <w:lastRenderedPageBreak/>
        <w:t>division between horizontal and vertical elements</w:t>
      </w:r>
      <w:r w:rsidR="1A5A1023" w:rsidRPr="5158112E">
        <w:rPr>
          <w:lang w:val="en-GB"/>
        </w:rPr>
        <w:t>, overall size and ratio.</w:t>
      </w:r>
      <w:r w:rsidR="00374FD9">
        <w:rPr>
          <w:lang w:val="en-GB"/>
        </w:rPr>
        <w:t xml:space="preserve"> Thus, also the graph structure does not change between augmentations.</w:t>
      </w:r>
      <w:r w:rsidR="1A5A1023" w:rsidRPr="5158112E">
        <w:rPr>
          <w:lang w:val="en-GB"/>
        </w:rPr>
        <w:t xml:space="preserve"> </w:t>
      </w:r>
    </w:p>
    <w:p w14:paraId="0457E848" w14:textId="202B1EF9" w:rsidR="00B826AA" w:rsidRDefault="006F6506" w:rsidP="5158112E">
      <w:pPr>
        <w:pStyle w:val="CAADRIAtext"/>
        <w:ind w:firstLine="0"/>
        <w:rPr>
          <w:lang w:val="en-GB"/>
        </w:rPr>
      </w:pPr>
      <w:r>
        <w:rPr>
          <w:lang w:val="en-GB"/>
        </w:rPr>
        <w:t>In addition, the augmented geometries are randomly rotated around their central Z axis in increments of 90 degrees, as well as randomly mirrored in X and Y direction. On one hand this creates a more diversified and interesting space for generation, on the other hand however it introduces unnecessary noise into the latent space and thus makes the results hard</w:t>
      </w:r>
      <w:r w:rsidR="00055FCD">
        <w:rPr>
          <w:lang w:val="en-GB"/>
        </w:rPr>
        <w:t>er</w:t>
      </w:r>
      <w:r>
        <w:rPr>
          <w:lang w:val="en-GB"/>
        </w:rPr>
        <w:t xml:space="preserve"> to read and understand.</w:t>
      </w:r>
    </w:p>
    <w:p w14:paraId="0A2040CA" w14:textId="03FAE2D8" w:rsidR="76DBE4AD" w:rsidRPr="00573DE6" w:rsidRDefault="00275515" w:rsidP="001F3CBD">
      <w:pPr>
        <w:pStyle w:val="Heading2"/>
        <w:rPr>
          <w:lang w:val="en-GB"/>
        </w:rPr>
      </w:pPr>
      <w:r>
        <w:rPr>
          <w:noProof/>
        </w:rPr>
        <w:drawing>
          <wp:anchor distT="0" distB="0" distL="114300" distR="114300" simplePos="0" relativeHeight="251659264" behindDoc="0" locked="0" layoutInCell="1" allowOverlap="1" wp14:anchorId="2DBB8467" wp14:editId="4ADD32FD">
            <wp:simplePos x="0" y="0"/>
            <wp:positionH relativeFrom="margin">
              <wp:align>center</wp:align>
            </wp:positionH>
            <wp:positionV relativeFrom="paragraph">
              <wp:posOffset>273685</wp:posOffset>
            </wp:positionV>
            <wp:extent cx="4442460" cy="1203960"/>
            <wp:effectExtent l="0" t="0" r="0"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749" name="Picture 46536749"/>
                    <pic:cNvPicPr/>
                  </pic:nvPicPr>
                  <pic:blipFill rotWithShape="1">
                    <a:blip r:embed="rId8" cstate="print">
                      <a:extLst>
                        <a:ext uri="{28A0092B-C50C-407E-A947-70E740481C1C}">
                          <a14:useLocalDpi xmlns:a14="http://schemas.microsoft.com/office/drawing/2010/main" val="0"/>
                        </a:ext>
                      </a:extLst>
                    </a:blip>
                    <a:srcRect t="29978" b="31684"/>
                    <a:stretch/>
                  </pic:blipFill>
                  <pic:spPr bwMode="auto">
                    <a:xfrm>
                      <a:off x="0" y="0"/>
                      <a:ext cx="4442460" cy="1203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2 DATA REPRESENTATION</w:t>
      </w:r>
    </w:p>
    <w:p w14:paraId="6856999A" w14:textId="0D798167" w:rsidR="00275515" w:rsidRDefault="00275515" w:rsidP="00275515">
      <w:pPr>
        <w:pStyle w:val="Figure"/>
      </w:pPr>
      <w:r w:rsidRPr="006D4292">
        <w:t xml:space="preserve">Figure </w:t>
      </w:r>
      <w:r>
        <w:t>2</w:t>
      </w:r>
      <w:r w:rsidRPr="006D4292">
        <w:t xml:space="preserve"> – </w:t>
      </w:r>
      <w:r>
        <w:t xml:space="preserve">Previously used graph representation of a </w:t>
      </w:r>
      <w:r>
        <w:t>surface-based</w:t>
      </w:r>
      <w:r>
        <w:t xml:space="preserve"> 3D model</w:t>
      </w:r>
    </w:p>
    <w:p w14:paraId="7F0D8FFD" w14:textId="49C96759" w:rsidR="5158112E" w:rsidRDefault="4DBC3C71" w:rsidP="00275515">
      <w:pPr>
        <w:pStyle w:val="CAADRIAtext"/>
        <w:ind w:firstLine="0"/>
        <w:rPr>
          <w:lang w:val="en-GB"/>
        </w:rPr>
      </w:pPr>
      <w:r w:rsidRPr="5158112E">
        <w:rPr>
          <w:lang w:val="en-GB"/>
        </w:rPr>
        <w:t xml:space="preserve">Each surface-based </w:t>
      </w:r>
      <w:r w:rsidR="00275515">
        <w:rPr>
          <w:lang w:val="en-GB"/>
        </w:rPr>
        <w:t>3d building model</w:t>
      </w:r>
      <w:r w:rsidRPr="5158112E">
        <w:rPr>
          <w:lang w:val="en-GB"/>
        </w:rPr>
        <w:t xml:space="preserve">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w:t>
      </w:r>
      <w:r w:rsidR="00275515">
        <w:rPr>
          <w:lang w:val="en-GB"/>
        </w:rPr>
        <w:t>d</w:t>
      </w:r>
      <w:r w:rsidR="2225FCDB" w:rsidRPr="5158112E">
        <w:rPr>
          <w:lang w:val="en-GB"/>
        </w:rPr>
        <w:t xml:space="preserve">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 all necessary information, the node features contain the 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r w:rsidR="00056945">
        <w:rPr>
          <w:lang w:val="en-GB"/>
        </w:rPr>
        <w:t xml:space="preserve"> This method of representation proved to be in line with the geometrical idea of modernism and is also used in the here presented research.</w:t>
      </w:r>
    </w:p>
    <w:p w14:paraId="49CD1272" w14:textId="59A27D0D" w:rsidR="76DBE4AD" w:rsidRPr="00573DE6" w:rsidRDefault="00D479CC" w:rsidP="001F3CBD">
      <w:pPr>
        <w:pStyle w:val="Heading2"/>
        <w:rPr>
          <w:lang w:val="en-GB"/>
        </w:rPr>
      </w:pPr>
      <w:r>
        <w:rPr>
          <w:noProof/>
        </w:rPr>
        <w:drawing>
          <wp:anchor distT="0" distB="0" distL="114300" distR="114300" simplePos="0" relativeHeight="251660288" behindDoc="0" locked="0" layoutInCell="1" allowOverlap="1" wp14:anchorId="7DB560E8" wp14:editId="5ADA70D7">
            <wp:simplePos x="0" y="0"/>
            <wp:positionH relativeFrom="margin">
              <wp:align>center</wp:align>
            </wp:positionH>
            <wp:positionV relativeFrom="paragraph">
              <wp:posOffset>274955</wp:posOffset>
            </wp:positionV>
            <wp:extent cx="3024505" cy="1295400"/>
            <wp:effectExtent l="0" t="0" r="4445" b="0"/>
            <wp:wrapTopAndBottom/>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28123" name="Picture 1050728123"/>
                    <pic:cNvPicPr/>
                  </pic:nvPicPr>
                  <pic:blipFill rotWithShape="1">
                    <a:blip r:embed="rId9" cstate="print">
                      <a:extLst>
                        <a:ext uri="{28A0092B-C50C-407E-A947-70E740481C1C}">
                          <a14:useLocalDpi xmlns:a14="http://schemas.microsoft.com/office/drawing/2010/main" val="0"/>
                        </a:ext>
                      </a:extLst>
                    </a:blip>
                    <a:srcRect l="2472" r="2639"/>
                    <a:stretch/>
                  </pic:blipFill>
                  <pic:spPr bwMode="auto">
                    <a:xfrm>
                      <a:off x="0" y="0"/>
                      <a:ext cx="3024505" cy="1295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3 GRAPH AUTOENCODER</w:t>
      </w:r>
    </w:p>
    <w:p w14:paraId="590EA2C7" w14:textId="6CA45537" w:rsidR="00DE77E8" w:rsidRDefault="00DE77E8" w:rsidP="00DE77E8">
      <w:pPr>
        <w:pStyle w:val="Figure"/>
      </w:pPr>
      <w:r w:rsidRPr="006D4292">
        <w:t xml:space="preserve">Figure </w:t>
      </w:r>
      <w:r>
        <w:t>3</w:t>
      </w:r>
      <w:r w:rsidRPr="006D4292">
        <w:t xml:space="preserve"> – </w:t>
      </w:r>
      <w:r w:rsidR="00275515">
        <w:t>Previously used graph autoencoder model</w:t>
      </w:r>
    </w:p>
    <w:p w14:paraId="0D2C41B0" w14:textId="47FF5C30" w:rsidR="00DE77E8" w:rsidRPr="00275515" w:rsidRDefault="419503D1" w:rsidP="00275515">
      <w:pPr>
        <w:pStyle w:val="CAADRIAtext"/>
        <w:ind w:firstLine="0"/>
      </w:pPr>
      <w:r w:rsidRPr="5158112E">
        <w:rPr>
          <w:lang w:val="en-GB"/>
        </w:rPr>
        <w:t xml:space="preserve">The </w:t>
      </w:r>
      <w:r w:rsidR="00275515">
        <w:rPr>
          <w:lang w:val="en-GB"/>
        </w:rPr>
        <w:t xml:space="preserve">graph </w:t>
      </w:r>
      <w:r w:rsidRPr="5158112E">
        <w:rPr>
          <w:lang w:val="en-GB"/>
        </w:rPr>
        <w:t xml:space="preserve">auto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encoder and decoder model. Here the encoder is a graph-based encoder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message passing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w:t>
      </w:r>
      <w:r w:rsidR="00275515">
        <w:rPr>
          <w:lang w:val="en-GB"/>
        </w:rPr>
        <w:t>ing</w:t>
      </w:r>
      <w:r w:rsidR="2CFAFB00" w:rsidRPr="5158112E">
        <w:rPr>
          <w:lang w:val="en-GB"/>
        </w:rPr>
        <w:t xml:space="preserve"> the features though linear layers flattens the data into a </w:t>
      </w:r>
      <w:r w:rsidR="7A0AEF3C" w:rsidRPr="5158112E">
        <w:rPr>
          <w:lang w:val="en-GB"/>
        </w:rPr>
        <w:t>one-dimensional</w:t>
      </w:r>
      <w:r w:rsidR="384D441A" w:rsidRPr="5158112E">
        <w:rPr>
          <w:lang w:val="en-GB"/>
        </w:rPr>
        <w:t xml:space="preserve"> vector with always the same length. </w:t>
      </w:r>
      <w:r w:rsidR="2FD6064D" w:rsidRPr="5158112E">
        <w:rPr>
          <w:lang w:val="en-GB"/>
        </w:rPr>
        <w:t>Another limitation is the chosen dimension of the latent space</w:t>
      </w:r>
      <w:r w:rsidR="00DE77E8">
        <w:rPr>
          <w:lang w:val="en-GB"/>
        </w:rPr>
        <w:t xml:space="preserve"> - three -</w:t>
      </w:r>
      <w:r w:rsidR="2FD6064D" w:rsidRPr="5158112E">
        <w:rPr>
          <w:lang w:val="en-GB"/>
        </w:rPr>
        <w:t xml:space="preserve"> which restricts the performance of the model</w:t>
      </w:r>
      <w:r w:rsidR="338A56D5" w:rsidRPr="5158112E">
        <w:rPr>
          <w:lang w:val="en-GB"/>
        </w:rPr>
        <w:t xml:space="preserve">. </w:t>
      </w:r>
      <w:r w:rsidR="00275515">
        <w:rPr>
          <w:lang w:val="en-GB"/>
        </w:rPr>
        <w:t>This was chosen for easy visualisation and considering</w:t>
      </w:r>
      <w:r w:rsidR="338A56D5" w:rsidRPr="5158112E">
        <w:rPr>
          <w:lang w:val="en-GB"/>
        </w:rPr>
        <w:t xml:space="preserve"> the model itself might be </w:t>
      </w:r>
      <w:r w:rsidR="52646097" w:rsidRPr="5158112E">
        <w:rPr>
          <w:lang w:val="en-GB"/>
        </w:rPr>
        <w:t>the least deciding factor on the performance of the whole system, and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66FF755C" w:rsidR="13ADE59C" w:rsidRDefault="13ADE59C" w:rsidP="00543431">
      <w:pPr>
        <w:pStyle w:val="Heading0"/>
      </w:pPr>
      <w:r w:rsidRPr="5158112E">
        <w:lastRenderedPageBreak/>
        <w:t xml:space="preserve">Adapted </w:t>
      </w:r>
      <w:r w:rsidR="13BF166A" w:rsidRPr="5158112E">
        <w:t>Methodology</w:t>
      </w:r>
    </w:p>
    <w:p w14:paraId="433CE46D" w14:textId="360F37A2" w:rsidR="00DE77E8" w:rsidRPr="00DE77E8" w:rsidRDefault="004B6BC6" w:rsidP="00DE77E8">
      <w:pPr>
        <w:pStyle w:val="Heading2"/>
      </w:pPr>
      <w:r>
        <w:rPr>
          <w:noProof/>
        </w:rPr>
        <w:drawing>
          <wp:anchor distT="0" distB="0" distL="114300" distR="114300" simplePos="0" relativeHeight="251672576" behindDoc="0" locked="0" layoutInCell="1" allowOverlap="1" wp14:anchorId="066E15ED" wp14:editId="00D602AB">
            <wp:simplePos x="0" y="0"/>
            <wp:positionH relativeFrom="margin">
              <wp:align>right</wp:align>
            </wp:positionH>
            <wp:positionV relativeFrom="paragraph">
              <wp:posOffset>265769</wp:posOffset>
            </wp:positionV>
            <wp:extent cx="4298950" cy="2444750"/>
            <wp:effectExtent l="0" t="0" r="6350" b="0"/>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rotWithShape="1">
                    <a:blip r:embed="rId10" cstate="print">
                      <a:extLst>
                        <a:ext uri="{28A0092B-C50C-407E-A947-70E740481C1C}">
                          <a14:useLocalDpi xmlns:a14="http://schemas.microsoft.com/office/drawing/2010/main" val="0"/>
                        </a:ext>
                      </a:extLst>
                    </a:blip>
                    <a:srcRect l="5398" t="9966" r="2261" b="2503"/>
                    <a:stretch/>
                  </pic:blipFill>
                  <pic:spPr bwMode="auto">
                    <a:xfrm>
                      <a:off x="0" y="0"/>
                      <a:ext cx="429895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t>3</w:t>
      </w:r>
      <w:r w:rsidR="53744AA1">
        <w:t>.1 DATASET</w:t>
      </w:r>
    </w:p>
    <w:p w14:paraId="715075D5" w14:textId="4D035766" w:rsidR="004B6BC6" w:rsidRDefault="004B6BC6" w:rsidP="004B6BC6">
      <w:pPr>
        <w:pStyle w:val="Figure"/>
      </w:pPr>
      <w:r w:rsidRPr="006D4292">
        <w:t xml:space="preserve">Figure </w:t>
      </w:r>
      <w:r>
        <w:t>4</w:t>
      </w:r>
      <w:r w:rsidRPr="006D4292">
        <w:t xml:space="preserve"> –</w:t>
      </w:r>
      <w:r>
        <w:t>Plans Mies van der Rohe.</w:t>
      </w:r>
      <w:r w:rsidRPr="00262972">
        <w:t xml:space="preserve"> </w:t>
      </w:r>
      <w:r>
        <w:t xml:space="preserve">Left: Farnsworth House, Centre: Barcelona Pavillon, </w:t>
      </w:r>
      <w:proofErr w:type="gramStart"/>
      <w:r>
        <w:t>Right</w:t>
      </w:r>
      <w:proofErr w:type="gramEnd"/>
      <w:r>
        <w:t>: Brick Country House. Original plans simplified and redrawn by the author.</w:t>
      </w:r>
    </w:p>
    <w:p w14:paraId="66CB7836" w14:textId="4E92D05E" w:rsidR="00B826AA" w:rsidRDefault="30EF2B8B" w:rsidP="009D5EEB">
      <w:pPr>
        <w:pStyle w:val="CAADRIAtext"/>
        <w:ind w:firstLine="0"/>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r w:rsidR="009D5EEB">
        <w:t>Both</w:t>
      </w:r>
      <w:r w:rsidR="31E6B79E">
        <w:t xml:space="preserve"> points can </w:t>
      </w:r>
      <w:proofErr w:type="gramStart"/>
      <w:r w:rsidR="31E6B79E">
        <w:t>be applied</w:t>
      </w:r>
      <w:proofErr w:type="gramEnd"/>
      <w:r w:rsidR="31E6B79E">
        <w:t xml:space="preserve"> to </w:t>
      </w:r>
      <w:r w:rsidR="009D5EEB">
        <w:t>our</w:t>
      </w:r>
      <w:r w:rsidR="31E6B79E">
        <w:t xml:space="preserve"> </w:t>
      </w:r>
      <w:r w:rsidR="00753CAA">
        <w:t>previous</w:t>
      </w:r>
      <w:r w:rsidR="31E6B79E">
        <w:t xml:space="preserve"> research on </w:t>
      </w:r>
      <w:r w:rsidR="00753CAA">
        <w:t xml:space="preserve">generative </w:t>
      </w:r>
      <w:r w:rsidR="31E6B79E">
        <w:t xml:space="preserve">graph autoencoders in architecture. </w:t>
      </w:r>
      <w:r w:rsidR="41EA551A">
        <w:t>T</w:t>
      </w:r>
      <w:r w:rsidR="63841149">
        <w:t>he second point is harder to approach due to the limiting number of three-dimensional datasets of buildings ready to use</w:t>
      </w:r>
      <w:r w:rsidR="28235F2F">
        <w:t>. T</w:t>
      </w:r>
      <w:r w:rsidR="743B4F25">
        <w:t>he u</w:t>
      </w:r>
      <w:r w:rsidR="13C15E6E">
        <w:t xml:space="preserve">sage of a </w:t>
      </w:r>
      <w:r w:rsidR="24FBD8DE">
        <w:t>2</w:t>
      </w:r>
      <w:r w:rsidR="13C15E6E">
        <w:t xml:space="preserve">D floor plan dataset </w:t>
      </w:r>
      <w:r w:rsidR="61109046">
        <w:t xml:space="preserve">as they are widely available (de las Heras et al., 2015; Kalervo et al., 2019; Wu et al., 2019) seems to not only defeat the conceptual idea of the research project but also still pose multiple questions on the quality and origin of the data. </w:t>
      </w:r>
    </w:p>
    <w:p w14:paraId="3F0A1952" w14:textId="22EB373C" w:rsidR="00CD412C" w:rsidRDefault="00E74F37" w:rsidP="00B826AA">
      <w:pPr>
        <w:pStyle w:val="CAADRIAtext"/>
        <w:ind w:firstLine="0"/>
      </w:pPr>
      <w:r>
        <w:rPr>
          <w:noProof/>
        </w:rPr>
        <w:drawing>
          <wp:anchor distT="0" distB="0" distL="114300" distR="114300" simplePos="0" relativeHeight="251665408" behindDoc="0" locked="0" layoutInCell="1" allowOverlap="1" wp14:anchorId="5503C674" wp14:editId="34617E9D">
            <wp:simplePos x="0" y="0"/>
            <wp:positionH relativeFrom="margin">
              <wp:align>left</wp:align>
            </wp:positionH>
            <wp:positionV relativeFrom="paragraph">
              <wp:posOffset>1108572</wp:posOffset>
            </wp:positionV>
            <wp:extent cx="4389120" cy="2138045"/>
            <wp:effectExtent l="0" t="0" r="0" b="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20" t="16171" r="9978" b="10917"/>
                    <a:stretch/>
                  </pic:blipFill>
                  <pic:spPr bwMode="auto">
                    <a:xfrm>
                      <a:off x="0" y="0"/>
                      <a:ext cx="4410938" cy="21490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61109046">
        <w:t xml:space="preserve">Therefore, </w:t>
      </w:r>
      <w:r w:rsidR="00D24168">
        <w:t xml:space="preserve">we propose a </w:t>
      </w:r>
      <w:r w:rsidR="61109046">
        <w:t>further develo</w:t>
      </w:r>
      <w:r w:rsidR="00D24168">
        <w:t>pment of</w:t>
      </w:r>
      <w:r w:rsidR="61109046">
        <w:t xml:space="preserve"> the existing dataset towards a more </w:t>
      </w:r>
      <w:r w:rsidR="009D5EEB">
        <w:t>heterogeneous</w:t>
      </w:r>
      <w:r w:rsidR="61109046">
        <w:t xml:space="preserve"> </w:t>
      </w:r>
      <w:r w:rsidR="00D24168">
        <w:t xml:space="preserve">geometrical </w:t>
      </w:r>
      <w:r w:rsidR="61109046">
        <w:t>landscape</w:t>
      </w:r>
      <w:r w:rsidR="00D24168">
        <w:t xml:space="preserve"> of the dataset</w:t>
      </w:r>
      <w:r w:rsidR="1D55B0D5">
        <w:t xml:space="preserve"> for better overall performance. </w:t>
      </w:r>
      <w:r w:rsidR="00D24168">
        <w:t xml:space="preserve">Instead of using the original geometries of precedent buildings as </w:t>
      </w:r>
      <w:r w:rsidR="004B6BC6">
        <w:t>starting</w:t>
      </w:r>
      <w:r w:rsidR="00D24168">
        <w:t xml:space="preserve"> point for simple geometric augmentation, we now use an iterative algorithm that applies </w:t>
      </w:r>
      <w:proofErr w:type="gramStart"/>
      <w:r w:rsidR="00D24168">
        <w:t>predefined,</w:t>
      </w:r>
      <w:proofErr w:type="gramEnd"/>
      <w:r w:rsidR="00D24168">
        <w:t xml:space="preserve"> geometrical rules for generating the dataset. We use three buildings as concrete inspiration for deriving mentioned rules, Mies van der Rohe’s </w:t>
      </w:r>
      <w:r w:rsidR="33ED43F7">
        <w:t>Farnsworth House</w:t>
      </w:r>
      <w:r w:rsidR="00D24168">
        <w:t xml:space="preserve"> </w:t>
      </w:r>
    </w:p>
    <w:p w14:paraId="4634E8AE" w14:textId="7C27EE3B" w:rsidR="00CD412C" w:rsidRPr="00CD412C" w:rsidRDefault="00CD412C" w:rsidP="00CD412C">
      <w:pPr>
        <w:pStyle w:val="Figure"/>
      </w:pPr>
      <w:r w:rsidRPr="006D4292">
        <w:t>Figure</w:t>
      </w:r>
      <w:r>
        <w:t xml:space="preserve"> 5 – Example of generated models in the style of Mies van der Rohe</w:t>
      </w:r>
    </w:p>
    <w:p w14:paraId="282C2FC5" w14:textId="634F4138" w:rsidR="00543431" w:rsidRDefault="00D24168" w:rsidP="00B826AA">
      <w:pPr>
        <w:pStyle w:val="CAADRIAtext"/>
        <w:ind w:firstLine="0"/>
      </w:pPr>
      <w:r>
        <w:t xml:space="preserve">(1951), </w:t>
      </w:r>
      <w:r w:rsidR="33ED43F7">
        <w:t>Barcelona Pavillon</w:t>
      </w:r>
      <w:r>
        <w:t xml:space="preserve"> (1929)</w:t>
      </w:r>
      <w:r w:rsidR="00B309AD">
        <w:t xml:space="preserve">, </w:t>
      </w:r>
      <w:r>
        <w:t xml:space="preserve">and the </w:t>
      </w:r>
      <w:r w:rsidR="00B309AD">
        <w:t>conceptional plans drawn around 1923 for the Brick Country House (Fig.</w:t>
      </w:r>
      <w:r w:rsidR="00D43361">
        <w:t xml:space="preserve"> 4</w:t>
      </w:r>
      <w:r w:rsidR="00B309AD">
        <w:t>)</w:t>
      </w:r>
      <w:r w:rsidR="33ED43F7">
        <w:t>. By choosing architectures</w:t>
      </w:r>
      <w:r w:rsidR="00CF621A">
        <w:t xml:space="preserve"> </w:t>
      </w:r>
      <w:r w:rsidR="33ED43F7">
        <w:t>by the same architect</w:t>
      </w:r>
      <w:r w:rsidR="00543431">
        <w:t xml:space="preserve"> as guidelines</w:t>
      </w:r>
      <w:r w:rsidR="33ED43F7">
        <w:t xml:space="preserve">, which differ in </w:t>
      </w:r>
      <w:r w:rsidR="74AAB9E7">
        <w:t xml:space="preserve">size, typology, </w:t>
      </w:r>
      <w:r w:rsidR="00D43361">
        <w:t>proportion,</w:t>
      </w:r>
      <w:r w:rsidR="74AAB9E7">
        <w:t xml:space="preserve"> and layout but follow similar </w:t>
      </w:r>
      <w:r w:rsidR="74AAB9E7">
        <w:lastRenderedPageBreak/>
        <w:t>geometrical design principles</w:t>
      </w:r>
      <w:r w:rsidR="00543431">
        <w:t xml:space="preserve"> (open floor plan, grids, horizontal planes)</w:t>
      </w:r>
      <w:r w:rsidR="74AAB9E7">
        <w:t xml:space="preserve">, we </w:t>
      </w:r>
      <w:r w:rsidR="00B309AD">
        <w:t>open</w:t>
      </w:r>
      <w:r w:rsidR="74AAB9E7">
        <w:t xml:space="preserve"> the </w:t>
      </w:r>
      <w:r w:rsidR="5B37DE09">
        <w:t xml:space="preserve">room for a more seamless transition between </w:t>
      </w:r>
      <w:r w:rsidR="004B6BC6">
        <w:t>one and</w:t>
      </w:r>
      <w:r w:rsidR="5B37DE09">
        <w:t xml:space="preserve"> another</w:t>
      </w:r>
      <w:r>
        <w:t xml:space="preserve"> (Fig. 5)</w:t>
      </w:r>
      <w:r w:rsidR="5B37DE09">
        <w:t>.</w:t>
      </w:r>
    </w:p>
    <w:p w14:paraId="7284829F" w14:textId="6620B5FC" w:rsidR="5B989E68" w:rsidRDefault="004B6BC6" w:rsidP="5158112E">
      <w:pPr>
        <w:pStyle w:val="CAADRIAtext"/>
        <w:ind w:firstLine="0"/>
      </w:pPr>
      <w:r>
        <w:rPr>
          <w:noProof/>
        </w:rPr>
        <w:drawing>
          <wp:anchor distT="0" distB="0" distL="114300" distR="114300" simplePos="0" relativeHeight="251682816" behindDoc="0" locked="0" layoutInCell="1" allowOverlap="1" wp14:anchorId="36D35EEC" wp14:editId="7AEDF6A7">
            <wp:simplePos x="0" y="0"/>
            <wp:positionH relativeFrom="margin">
              <wp:posOffset>-19050</wp:posOffset>
            </wp:positionH>
            <wp:positionV relativeFrom="paragraph">
              <wp:posOffset>1102360</wp:posOffset>
            </wp:positionV>
            <wp:extent cx="4392295" cy="1386205"/>
            <wp:effectExtent l="0" t="0" r="8255" b="4445"/>
            <wp:wrapTopAndBottom/>
            <wp:docPr id="731959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59609"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10" t="11878" b="25927"/>
                    <a:stretch/>
                  </pic:blipFill>
                  <pic:spPr bwMode="auto">
                    <a:xfrm>
                      <a:off x="0" y="0"/>
                      <a:ext cx="4392295" cy="1386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1A37">
        <w:t xml:space="preserve">As a main driver for the definition of space in Mies van der Rohes geometries we identified the roof shapes. These rectangles </w:t>
      </w:r>
      <w:proofErr w:type="gramStart"/>
      <w:r w:rsidR="00F31A37">
        <w:t>are initially placed</w:t>
      </w:r>
      <w:proofErr w:type="gramEnd"/>
      <w:r w:rsidR="00F31A37">
        <w:t xml:space="preserve"> in the generative algorithm </w:t>
      </w:r>
      <w:r w:rsidR="00D24168">
        <w:t xml:space="preserve">(Fig. 6) </w:t>
      </w:r>
      <w:r w:rsidR="00F31A37">
        <w:t xml:space="preserve">which is implemented in the Grasshopper/Rhino environment. The roof rectangles </w:t>
      </w:r>
      <w:proofErr w:type="gramStart"/>
      <w:r w:rsidR="00F31A37">
        <w:t>are then further subdivided</w:t>
      </w:r>
      <w:proofErr w:type="gramEnd"/>
      <w:r w:rsidR="00F31A37">
        <w:t xml:space="preserve"> into the subspaces over which they lay. For each edge of the subspace, a wall </w:t>
      </w:r>
      <w:proofErr w:type="gramStart"/>
      <w:r w:rsidR="00F31A37">
        <w:t>is placed</w:t>
      </w:r>
      <w:proofErr w:type="gramEnd"/>
      <w:r w:rsidR="00F31A37">
        <w:t xml:space="preserve"> in a random position with a random length. Finally, a floor geometry </w:t>
      </w:r>
      <w:proofErr w:type="gramStart"/>
      <w:r w:rsidR="00F31A37">
        <w:t>is generated</w:t>
      </w:r>
      <w:proofErr w:type="gramEnd"/>
      <w:r w:rsidR="00F31A37">
        <w:t xml:space="preserve"> by creating a boundary rectangle around the wall and roof projections.</w:t>
      </w:r>
    </w:p>
    <w:p w14:paraId="761C7D08" w14:textId="0017F347" w:rsidR="004B6BC6" w:rsidRPr="00166BDD" w:rsidRDefault="004B6BC6" w:rsidP="004B6BC6">
      <w:pPr>
        <w:pStyle w:val="Figure"/>
      </w:pPr>
      <w:r w:rsidRPr="006D4292">
        <w:t>Figure</w:t>
      </w:r>
      <w:r>
        <w:t xml:space="preserve"> </w:t>
      </w:r>
      <w:r>
        <w:t>6</w:t>
      </w:r>
      <w:r>
        <w:t xml:space="preserve"> </w:t>
      </w:r>
      <w:r>
        <w:t>–</w:t>
      </w:r>
      <w:r>
        <w:t xml:space="preserve"> </w:t>
      </w:r>
      <w:r>
        <w:t>Schematic diagram of algorithm to generate dataset</w:t>
      </w:r>
    </w:p>
    <w:p w14:paraId="63BD9405" w14:textId="77777777" w:rsidR="004B6BC6" w:rsidRPr="004B6BC6" w:rsidRDefault="004B6BC6" w:rsidP="5158112E">
      <w:pPr>
        <w:pStyle w:val="CAADRIAtext"/>
        <w:ind w:firstLine="0"/>
        <w:rPr>
          <w:lang w:val="en-GB"/>
        </w:rPr>
      </w:pPr>
    </w:p>
    <w:p w14:paraId="1C3321DA" w14:textId="17AD158E" w:rsidR="53744AA1" w:rsidRPr="001C2F69" w:rsidRDefault="00056945" w:rsidP="001F3CBD">
      <w:pPr>
        <w:pStyle w:val="Heading2"/>
        <w:rPr>
          <w:lang w:val="en-GB"/>
        </w:rPr>
      </w:pPr>
      <w:r>
        <w:rPr>
          <w:noProof/>
        </w:rPr>
        <w:drawing>
          <wp:anchor distT="0" distB="0" distL="114300" distR="114300" simplePos="0" relativeHeight="251679744" behindDoc="0" locked="0" layoutInCell="1" allowOverlap="1" wp14:anchorId="75C8AA14" wp14:editId="1D3A2642">
            <wp:simplePos x="0" y="0"/>
            <wp:positionH relativeFrom="margin">
              <wp:align>center</wp:align>
            </wp:positionH>
            <wp:positionV relativeFrom="paragraph">
              <wp:posOffset>274320</wp:posOffset>
            </wp:positionV>
            <wp:extent cx="3569970" cy="1450340"/>
            <wp:effectExtent l="0" t="0" r="0" b="0"/>
            <wp:wrapTopAndBottom/>
            <wp:docPr id="1466063050" name="Picture 146606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3050" name="Picture 146606305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9970" cy="1450340"/>
                    </a:xfrm>
                    <a:prstGeom prst="rect">
                      <a:avLst/>
                    </a:prstGeom>
                  </pic:spPr>
                </pic:pic>
              </a:graphicData>
            </a:graphic>
            <wp14:sizeRelH relativeFrom="margin">
              <wp14:pctWidth>0</wp14:pctWidth>
            </wp14:sizeRelH>
            <wp14:sizeRelV relativeFrom="margin">
              <wp14:pctHeight>0</wp14:pctHeight>
            </wp14:sizeRelV>
          </wp:anchor>
        </w:drawing>
      </w:r>
      <w:r w:rsidR="00D43361">
        <w:rPr>
          <w:lang w:val="en-GB"/>
        </w:rPr>
        <w:t>3</w:t>
      </w:r>
      <w:r w:rsidR="53744AA1" w:rsidRPr="001C2F69">
        <w:rPr>
          <w:lang w:val="en-GB"/>
        </w:rPr>
        <w:t>.</w:t>
      </w:r>
      <w:r>
        <w:rPr>
          <w:lang w:val="en-GB"/>
        </w:rPr>
        <w:t>2</w:t>
      </w:r>
      <w:r w:rsidR="53744AA1" w:rsidRPr="001C2F69">
        <w:rPr>
          <w:lang w:val="en-GB"/>
        </w:rPr>
        <w:t xml:space="preserve"> GRAPH AUTOENCODER</w:t>
      </w:r>
    </w:p>
    <w:p w14:paraId="06D17640" w14:textId="251C79AE" w:rsidR="00166BDD" w:rsidRPr="00166BDD" w:rsidRDefault="00166BDD" w:rsidP="00166BDD">
      <w:pPr>
        <w:pStyle w:val="Figure"/>
      </w:pPr>
      <w:r w:rsidRPr="006D4292">
        <w:t>Figure</w:t>
      </w:r>
      <w:r>
        <w:t xml:space="preserve"> 7 - Graph Autoencoder Model with variable node count in training data</w:t>
      </w:r>
    </w:p>
    <w:p w14:paraId="43B3DE99" w14:textId="0DF88275" w:rsidR="00166BDD" w:rsidRDefault="57A6990C" w:rsidP="00166BDD">
      <w:pPr>
        <w:pStyle w:val="CAADRIAtext"/>
      </w:pPr>
      <w:r>
        <w:t xml:space="preserve">The graph autoencoder model </w:t>
      </w:r>
      <w:r w:rsidR="00166BDD">
        <w:t xml:space="preserve">(Fig. 7) </w:t>
      </w:r>
      <w:r>
        <w:t xml:space="preserve">stays mostly the same as described in paragraph 1.3. </w:t>
      </w:r>
      <w:r w:rsidR="26893341">
        <w:t xml:space="preserve">The main limitation before was due to the decoder architecture, the buildings in the dataset must all </w:t>
      </w:r>
      <w:proofErr w:type="gramStart"/>
      <w:r w:rsidR="26893341">
        <w:t>be made</w:t>
      </w:r>
      <w:proofErr w:type="gramEnd"/>
      <w:r w:rsidR="26893341">
        <w:t xml:space="preserve"> up by the same number of surfaces, which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less elements have </w:t>
      </w:r>
      <w:proofErr w:type="gramStart"/>
      <w:r w:rsidR="17F0F530">
        <w:t xml:space="preserve">been </w:t>
      </w:r>
      <w:r w:rsidR="00894D76">
        <w:t>input</w:t>
      </w:r>
      <w:proofErr w:type="gramEnd"/>
      <w:r w:rsidR="17F0F530">
        <w:t>, we use a mask to decode only as many elements as needed.</w:t>
      </w:r>
      <w:r w:rsidR="692FED62">
        <w:t xml:space="preserve"> </w:t>
      </w:r>
      <w:r w:rsidR="00166BDD">
        <w:t xml:space="preserve">This mask </w:t>
      </w:r>
      <w:proofErr w:type="gramStart"/>
      <w:r w:rsidR="00166BDD">
        <w:t>is predicted</w:t>
      </w:r>
      <w:proofErr w:type="gramEnd"/>
      <w:r w:rsidR="00166BDD">
        <w:t xml:space="preserve"> via a second branch in the decoder with three linear layers. The final model used the following variables:</w:t>
      </w:r>
    </w:p>
    <w:p w14:paraId="666F7BA8" w14:textId="4152C979" w:rsidR="00166BDD" w:rsidRDefault="00166BDD" w:rsidP="00166BDD">
      <w:pPr>
        <w:pStyle w:val="CAADRIAtext"/>
      </w:pPr>
      <w:r>
        <w:t>- Epochs: 1000</w:t>
      </w:r>
    </w:p>
    <w:p w14:paraId="5DE7C155" w14:textId="24E32782" w:rsidR="00166BDD" w:rsidRDefault="00166BDD" w:rsidP="00166BDD">
      <w:pPr>
        <w:pStyle w:val="CAADRIAtext"/>
      </w:pPr>
      <w:r>
        <w:t>- Learning Rate: 0.001</w:t>
      </w:r>
    </w:p>
    <w:p w14:paraId="1EF0C9E6" w14:textId="2D85077B" w:rsidR="00166BDD" w:rsidRDefault="00166BDD" w:rsidP="00166BDD">
      <w:pPr>
        <w:pStyle w:val="CAADRIAtext"/>
      </w:pPr>
      <w:r>
        <w:t xml:space="preserve">- </w:t>
      </w:r>
      <w:proofErr w:type="spellStart"/>
      <w:r>
        <w:t>Optimiser</w:t>
      </w:r>
      <w:proofErr w:type="spellEnd"/>
      <w:r>
        <w:t>: Adam</w:t>
      </w:r>
    </w:p>
    <w:p w14:paraId="167E453D" w14:textId="634619EF" w:rsidR="00166BDD" w:rsidRDefault="00166BDD" w:rsidP="00166BDD">
      <w:pPr>
        <w:pStyle w:val="CAADRIAtext"/>
      </w:pPr>
      <w:r>
        <w:t>- Loss function: Mean Squared Error</w:t>
      </w:r>
    </w:p>
    <w:p w14:paraId="5845140E" w14:textId="1EF678C5" w:rsidR="57A6990C" w:rsidRDefault="00166BDD" w:rsidP="00166BDD">
      <w:pPr>
        <w:pStyle w:val="CAADRIAtext"/>
      </w:pPr>
      <w:r>
        <w:t xml:space="preserve">- Activation function: </w:t>
      </w:r>
      <w:proofErr w:type="spellStart"/>
      <w:r>
        <w:t>ReLu</w:t>
      </w:r>
      <w:proofErr w:type="spellEnd"/>
    </w:p>
    <w:p w14:paraId="5AF509FC" w14:textId="39EB0D1D" w:rsidR="5158112E" w:rsidRDefault="00166BDD" w:rsidP="00CF621A">
      <w:pPr>
        <w:pStyle w:val="CAADRIAtext"/>
      </w:pPr>
      <w:r>
        <w:t>- Train, Validate, Test: 80%, 10%, 10%</w:t>
      </w:r>
    </w:p>
    <w:p w14:paraId="34BD27D6" w14:textId="29B35A44" w:rsidR="00166BDD" w:rsidRDefault="00166BDD" w:rsidP="00166BDD">
      <w:pPr>
        <w:pStyle w:val="Heading0"/>
      </w:pPr>
      <w:r>
        <w:t xml:space="preserve"> </w:t>
      </w:r>
      <w:r w:rsidR="53744AA1" w:rsidRPr="5158112E">
        <w:t>Results</w:t>
      </w:r>
    </w:p>
    <w:p w14:paraId="11E6A15C" w14:textId="5B505A13" w:rsidR="00D43361" w:rsidRDefault="00965650" w:rsidP="00D43361">
      <w:pPr>
        <w:pStyle w:val="CAADRIAtextfirst"/>
        <w:rPr>
          <w:lang w:val="en-GB"/>
        </w:rPr>
      </w:pPr>
      <w:r>
        <w:rPr>
          <w:lang w:val="en-GB"/>
        </w:rPr>
        <w:t>We compare the newly trained latent space with the previously used space, as well as with a random distribution of points in the same</w:t>
      </w:r>
      <w:r w:rsidR="006F0F3D">
        <w:rPr>
          <w:lang w:val="en-GB"/>
        </w:rPr>
        <w:t xml:space="preserve"> </w:t>
      </w:r>
      <w:r>
        <w:rPr>
          <w:lang w:val="en-GB"/>
        </w:rPr>
        <w:t xml:space="preserve">1x1x1 </w:t>
      </w:r>
      <w:r w:rsidR="006F0F3D">
        <w:rPr>
          <w:lang w:val="en-GB"/>
        </w:rPr>
        <w:t xml:space="preserve">boundary </w:t>
      </w:r>
      <w:r>
        <w:rPr>
          <w:lang w:val="en-GB"/>
        </w:rPr>
        <w:t>cube</w:t>
      </w:r>
      <w:r w:rsidR="00D43361">
        <w:rPr>
          <w:lang w:val="en-GB"/>
        </w:rPr>
        <w:t xml:space="preserve"> (Fig. 8)</w:t>
      </w:r>
      <w:r>
        <w:rPr>
          <w:lang w:val="en-GB"/>
        </w:rPr>
        <w:t xml:space="preserve">. </w:t>
      </w:r>
      <w:r w:rsidR="009A4EDE">
        <w:rPr>
          <w:lang w:val="en-GB"/>
        </w:rPr>
        <w:t xml:space="preserve">The distributed points in both latent spaces represent the latent mapping of the dataset buildings by the respective trained autoencoder. </w:t>
      </w:r>
      <w:r w:rsidRPr="00965650">
        <w:rPr>
          <w:lang w:val="en-GB"/>
        </w:rPr>
        <w:t>Apart from a visual comparison</w:t>
      </w:r>
      <w:r w:rsidR="006F0F3D">
        <w:rPr>
          <w:lang w:val="en-GB"/>
        </w:rPr>
        <w:t xml:space="preserve"> (Fig. 9)</w:t>
      </w:r>
      <w:r w:rsidRPr="00965650">
        <w:rPr>
          <w:lang w:val="en-GB"/>
        </w:rPr>
        <w:t>, we use multiple algorithms</w:t>
      </w:r>
      <w:r w:rsidR="006F0F3D">
        <w:rPr>
          <w:lang w:val="en-GB"/>
        </w:rPr>
        <w:t xml:space="preserve"> (Tab. 1) </w:t>
      </w:r>
      <w:r w:rsidRPr="00965650">
        <w:rPr>
          <w:lang w:val="en-GB"/>
        </w:rPr>
        <w:t>that quantitatively assess the spatial structure of our data. Nearest Neighbo</w:t>
      </w:r>
      <w:r w:rsidR="006F0F3D">
        <w:rPr>
          <w:lang w:val="en-GB"/>
        </w:rPr>
        <w:t>u</w:t>
      </w:r>
      <w:r w:rsidRPr="00965650">
        <w:rPr>
          <w:lang w:val="en-GB"/>
        </w:rPr>
        <w:t xml:space="preserve">r Variance </w:t>
      </w:r>
      <w:r w:rsidR="006F0F3D">
        <w:rPr>
          <w:lang w:val="en-GB"/>
        </w:rPr>
        <w:fldChar w:fldCharType="begin"/>
      </w:r>
      <w:r w:rsidR="006F0F3D">
        <w:rPr>
          <w:lang w:val="en-GB"/>
        </w:rPr>
        <w:instrText xml:space="preserve"> ADDIN ZOTERO_ITEM CSL_CITATION {"citationID":"7j9ab6wr","properties":{"formattedCitation":"(Clark &amp; Evans, 1954)","plainCitation":"(Clark &amp; Evans, 1954)","noteIndex":0},"citationItems":[{"id":1212,"uris":["http://zotero.org/groups/5799997/items/6AT7AD8J"],"itemData":{"id":1212,"type":"article-journal","container-title":"Ecology","DOI":"10.2307/1931034","ISSN":"1939-9170","issue":"4","language":"en","license":"© 1954 by the Ecological Society of America","note":"_eprint: https://onlinelibrary.wiley.com/doi/pdf/10.2307/1931034","page":"445-453","source":"Wiley Online Library","title":"Distance to Nearest Neighbor as a Measure of Spatial Relationships in Populations","volume":"35","author":[{"family":"Clark","given":"Philip J."},{"family":"Evans","given":"Francis C."}],"issued":{"date-parts":[["1954"]]}}}],"schema":"https://github.com/citation-style-language/schema/raw/master/csl-citation.json"} </w:instrText>
      </w:r>
      <w:r w:rsidR="006F0F3D">
        <w:rPr>
          <w:lang w:val="en-GB"/>
        </w:rPr>
        <w:fldChar w:fldCharType="separate"/>
      </w:r>
      <w:r w:rsidR="006F0F3D" w:rsidRPr="006F0F3D">
        <w:rPr>
          <w:rFonts w:cs="Times New Roman"/>
        </w:rPr>
        <w:t>(Clark &amp; Evans, 1954)</w:t>
      </w:r>
      <w:r w:rsidR="006F0F3D">
        <w:rPr>
          <w:lang w:val="en-GB"/>
        </w:rPr>
        <w:fldChar w:fldCharType="end"/>
      </w:r>
      <w:r w:rsidR="006F0F3D">
        <w:rPr>
          <w:lang w:val="en-GB"/>
        </w:rPr>
        <w:t xml:space="preserve"> </w:t>
      </w:r>
      <w:r w:rsidRPr="00965650">
        <w:rPr>
          <w:lang w:val="en-GB"/>
        </w:rPr>
        <w:t xml:space="preserve">measures the </w:t>
      </w:r>
      <w:r w:rsidRPr="00965650">
        <w:rPr>
          <w:lang w:val="en-GB"/>
        </w:rPr>
        <w:lastRenderedPageBreak/>
        <w:t>variability in distances to the nearest point</w:t>
      </w:r>
      <w:r w:rsidR="00CD2FF0">
        <w:rPr>
          <w:lang w:val="en-GB"/>
        </w:rPr>
        <w:t xml:space="preserve"> to</w:t>
      </w:r>
      <w:r w:rsidRPr="00965650">
        <w:rPr>
          <w:lang w:val="en-GB"/>
        </w:rPr>
        <w:t xml:space="preserve"> detect clustering by showing whether points are evenly distributed or form tight groups. DBSCAN (Density-Based Spatial Clustering of Applications with Noise) </w:t>
      </w:r>
      <w:r w:rsidR="006F0F3D">
        <w:rPr>
          <w:lang w:val="en-GB"/>
        </w:rPr>
        <w:fldChar w:fldCharType="begin"/>
      </w:r>
      <w:r w:rsidR="006F0F3D">
        <w:rPr>
          <w:lang w:val="en-GB"/>
        </w:rPr>
        <w:instrText xml:space="preserve"> ADDIN ZOTERO_ITEM CSL_CITATION {"citationID":"7redIVKm","properties":{"formattedCitation":"(Ester et al., 1996)","plainCitation":"(Ester et al., 1996)","noteIndex":0},"citationItems":[{"id":1214,"uris":["http://zotero.org/groups/5799997/items/F9TB4QF6"],"itemData":{"id":1214,"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5",2,5]]},"issued":{"date-parts":[["1996",8,2]]}}}],"schema":"https://github.com/citation-style-language/schema/raw/master/csl-citation.json"} </w:instrText>
      </w:r>
      <w:r w:rsidR="006F0F3D">
        <w:rPr>
          <w:lang w:val="en-GB"/>
        </w:rPr>
        <w:fldChar w:fldCharType="separate"/>
      </w:r>
      <w:r w:rsidR="006F0F3D" w:rsidRPr="006F0F3D">
        <w:rPr>
          <w:rFonts w:cs="Times New Roman"/>
        </w:rPr>
        <w:t>(Ester et al., 1996)</w:t>
      </w:r>
      <w:r w:rsidR="006F0F3D">
        <w:rPr>
          <w:lang w:val="en-GB"/>
        </w:rPr>
        <w:fldChar w:fldCharType="end"/>
      </w:r>
      <w:r w:rsidR="006F0F3D">
        <w:rPr>
          <w:lang w:val="en-GB"/>
        </w:rPr>
        <w:t xml:space="preserve"> </w:t>
      </w:r>
      <w:r w:rsidRPr="00965650">
        <w:rPr>
          <w:lang w:val="en-GB"/>
        </w:rPr>
        <w:t xml:space="preserve">identifies clusters based on density, distinguishing dense regions from sparse noise points, making it well-suited for detecting group formations. </w:t>
      </w:r>
      <w:r w:rsidR="009A4EDE">
        <w:rPr>
          <w:lang w:val="en-GB"/>
        </w:rPr>
        <w:t xml:space="preserve">And </w:t>
      </w:r>
      <w:r w:rsidRPr="00965650">
        <w:rPr>
          <w:lang w:val="en-GB"/>
        </w:rPr>
        <w:t>Moran’s I</w:t>
      </w:r>
      <w:r w:rsidR="006F0F3D">
        <w:rPr>
          <w:lang w:val="en-GB"/>
        </w:rPr>
        <w:t xml:space="preserve"> </w:t>
      </w:r>
      <w:r w:rsidR="006F0F3D">
        <w:rPr>
          <w:lang w:val="en-GB"/>
        </w:rPr>
        <w:fldChar w:fldCharType="begin"/>
      </w:r>
      <w:r w:rsidR="006F0F3D">
        <w:rPr>
          <w:lang w:val="en-GB"/>
        </w:rPr>
        <w:instrText xml:space="preserve"> ADDIN ZOTERO_ITEM CSL_CITATION {"citationID":"yLX20h0e","properties":{"formattedCitation":"(Moran, 1950)","plainCitation":"(Moran, 1950)","noteIndex":0},"citationItems":[{"id":1217,"uris":["http://zotero.org/groups/5799997/items/DDA8P3B6"],"itemData":{"id":1217,"type":"article-journal","abstract":"The study of stochastic processes has naturally led to the consideration of stochastic phenomena which are distributed in space of two or more dimensions. Such investigations are, for instance, of practical interest in connexion with problems concerning the distribution of soil fertility over a field or the relations between the velocities at different points in a turbulent fluid. A review of such work with many references has recently been given by Ghosh (1949) (see also Matern, 1947). In the present note I consider two problems arising in the twoand three-dimensional cases.","container-title":"Biometrika","DOI":"10.1093/biomet/37.1-2.17","ISSN":"0006-3444, 1464-3510","issue":"1-2","journalAbbreviation":"Biometrika","language":"en","page":"17-23","source":"Semantic Scholar","title":"Notes on continuous stochastic phenomena.","volume":"37","author":[{"family":"Moran","given":"P. A. P."}],"issued":{"date-parts":[["1950"]]}}}],"schema":"https://github.com/citation-style-language/schema/raw/master/csl-citation.json"} </w:instrText>
      </w:r>
      <w:r w:rsidR="006F0F3D">
        <w:rPr>
          <w:lang w:val="en-GB"/>
        </w:rPr>
        <w:fldChar w:fldCharType="separate"/>
      </w:r>
      <w:r w:rsidR="006F0F3D" w:rsidRPr="006F0F3D">
        <w:rPr>
          <w:rFonts w:cs="Times New Roman"/>
        </w:rPr>
        <w:t>(Moran, 1950)</w:t>
      </w:r>
      <w:r w:rsidR="006F0F3D">
        <w:rPr>
          <w:lang w:val="en-GB"/>
        </w:rPr>
        <w:fldChar w:fldCharType="end"/>
      </w:r>
      <w:r w:rsidRPr="00965650">
        <w:rPr>
          <w:lang w:val="en-GB"/>
        </w:rPr>
        <w:t xml:space="preserve">, a measure of spatial autocorrelation, quantifies whether similar values are clustered together or dispersed, providing insight into underlying spatial patterns. Together, these methods allow for a </w:t>
      </w:r>
      <w:r w:rsidR="00E74F37">
        <w:rPr>
          <w:i/>
          <w:iCs/>
          <w:noProof/>
          <w:sz w:val="16"/>
          <w:szCs w:val="16"/>
          <w:lang w:val="en-GB"/>
        </w:rPr>
        <w:drawing>
          <wp:anchor distT="0" distB="0" distL="114300" distR="114300" simplePos="0" relativeHeight="251676672" behindDoc="0" locked="0" layoutInCell="1" allowOverlap="1" wp14:anchorId="001154F7" wp14:editId="27424518">
            <wp:simplePos x="0" y="0"/>
            <wp:positionH relativeFrom="margin">
              <wp:posOffset>3175</wp:posOffset>
            </wp:positionH>
            <wp:positionV relativeFrom="paragraph">
              <wp:posOffset>1231900</wp:posOffset>
            </wp:positionV>
            <wp:extent cx="4316730" cy="1414780"/>
            <wp:effectExtent l="0" t="0" r="7620" b="0"/>
            <wp:wrapTopAndBottom/>
            <wp:docPr id="559118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18106"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t="5566" b="5566"/>
                    <a:stretch>
                      <a:fillRect/>
                    </a:stretch>
                  </pic:blipFill>
                  <pic:spPr bwMode="auto">
                    <a:xfrm>
                      <a:off x="0" y="0"/>
                      <a:ext cx="4316730" cy="1414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65650">
        <w:rPr>
          <w:lang w:val="en-GB"/>
        </w:rPr>
        <w:t xml:space="preserve">robust, multi-faceted comparison of our datasets, beyond simple visualization. </w:t>
      </w:r>
    </w:p>
    <w:p w14:paraId="761715A8" w14:textId="2F369073" w:rsidR="00D43361" w:rsidRPr="00166BDD" w:rsidRDefault="00D43361" w:rsidP="00D43361">
      <w:pPr>
        <w:pStyle w:val="Figure"/>
      </w:pPr>
      <w:r w:rsidRPr="006D4292">
        <w:t>Figure</w:t>
      </w:r>
      <w:r>
        <w:t xml:space="preserve"> </w:t>
      </w:r>
      <w:r>
        <w:t>8</w:t>
      </w:r>
      <w:r>
        <w:t xml:space="preserve"> </w:t>
      </w:r>
      <w:r>
        <w:t>–</w:t>
      </w:r>
      <w:r>
        <w:t xml:space="preserve"> </w:t>
      </w:r>
      <w:r w:rsidR="006B1CB4">
        <w:t>Visual comparison of l</w:t>
      </w:r>
      <w:r>
        <w:t>atent space</w:t>
      </w:r>
      <w:r w:rsidR="006B1CB4">
        <w:t>s</w:t>
      </w:r>
      <w:r>
        <w:t>, left: previous research, centre: random, right: new research</w:t>
      </w:r>
    </w:p>
    <w:p w14:paraId="0A55B7B0" w14:textId="31C0E5BD" w:rsidR="009A4EDE" w:rsidRPr="009A4EDE" w:rsidRDefault="00BD3292" w:rsidP="00D43361">
      <w:pPr>
        <w:pStyle w:val="CAADRIAtextfirst"/>
        <w:rPr>
          <w:lang w:val="en-GB"/>
        </w:rPr>
      </w:pPr>
      <w:r w:rsidRPr="00D43361">
        <w:rPr>
          <w:i/>
          <w:iCs/>
          <w:noProof/>
        </w:rPr>
        <mc:AlternateContent>
          <mc:Choice Requires="wps">
            <w:drawing>
              <wp:anchor distT="45720" distB="45720" distL="114300" distR="114300" simplePos="0" relativeHeight="251681792" behindDoc="0" locked="0" layoutInCell="1" allowOverlap="1" wp14:anchorId="11226EEF" wp14:editId="448A570F">
                <wp:simplePos x="0" y="0"/>
                <wp:positionH relativeFrom="margin">
                  <wp:align>left</wp:align>
                </wp:positionH>
                <wp:positionV relativeFrom="paragraph">
                  <wp:posOffset>1564005</wp:posOffset>
                </wp:positionV>
                <wp:extent cx="4220845" cy="2870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2084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CD9D7F" w14:textId="6C704777" w:rsidR="00D43361" w:rsidRDefault="00D43361" w:rsidP="00D43361">
                            <w:pPr>
                              <w:pStyle w:val="Figure"/>
                            </w:pPr>
                            <w:r w:rsidRPr="00541CD6">
                              <w:t>Table 1 – Quantitively comparison of latent spa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226EEF" id="_x0000_t202" coordsize="21600,21600" o:spt="202" path="m,l,21600r21600,l21600,xe">
                <v:stroke joinstyle="miter"/>
                <v:path gradientshapeok="t" o:connecttype="rect"/>
              </v:shapetype>
              <v:shape id="Text Box 2" o:spid="_x0000_s1026" type="#_x0000_t202" style="position:absolute;left:0;text-align:left;margin-left:0;margin-top:123.15pt;width:332.35pt;height:22.6pt;z-index:2516817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" filled="f" stroked="f">
                <v:textbox>
                  <w:txbxContent>
                    <w:p w14:paraId="70CD9D7F" w14:textId="6C704777" w:rsidR="00D43361" w:rsidRDefault="00D43361" w:rsidP="00D43361">
                      <w:pPr>
                        <w:pStyle w:val="Figure"/>
                      </w:pPr>
                      <w:r w:rsidRPr="00541CD6">
                        <w:t>Table 1 – Quantitively comparison of latent spaces.</w:t>
                      </w:r>
                    </w:p>
                  </w:txbxContent>
                </v:textbox>
                <w10:wrap type="square" anchorx="margin"/>
              </v:shape>
            </w:pict>
          </mc:Fallback>
        </mc:AlternateConten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9"/>
        <w:gridCol w:w="1699"/>
        <w:gridCol w:w="1700"/>
        <w:gridCol w:w="1700"/>
      </w:tblGrid>
      <w:tr w:rsidR="004C7947" w14:paraId="3A760179" w14:textId="77777777" w:rsidTr="004C7947">
        <w:trPr>
          <w:trHeight w:val="599"/>
        </w:trPr>
        <w:tc>
          <w:tcPr>
            <w:tcW w:w="1699" w:type="dxa"/>
            <w:tcBorders>
              <w:top w:val="nil"/>
              <w:bottom w:val="single" w:sz="4" w:space="0" w:color="auto"/>
            </w:tcBorders>
          </w:tcPr>
          <w:p w14:paraId="71671649" w14:textId="52BA09FD" w:rsidR="004C7947" w:rsidRPr="004C7947" w:rsidRDefault="004C7947" w:rsidP="004C7947">
            <w:pPr>
              <w:pStyle w:val="TextFirst"/>
              <w:ind w:firstLine="0"/>
              <w:jc w:val="left"/>
              <w:rPr>
                <w:b/>
                <w:bCs/>
                <w:sz w:val="18"/>
                <w:szCs w:val="18"/>
              </w:rPr>
            </w:pPr>
            <w:r w:rsidRPr="004C7947">
              <w:rPr>
                <w:b/>
                <w:bCs/>
                <w:sz w:val="18"/>
                <w:szCs w:val="18"/>
              </w:rPr>
              <w:t>Dataset</w:t>
            </w:r>
          </w:p>
        </w:tc>
        <w:tc>
          <w:tcPr>
            <w:tcW w:w="1699" w:type="dxa"/>
            <w:tcBorders>
              <w:top w:val="nil"/>
              <w:bottom w:val="single" w:sz="4" w:space="0" w:color="auto"/>
            </w:tcBorders>
          </w:tcPr>
          <w:p w14:paraId="1ACEF04C" w14:textId="46E9884A" w:rsidR="004C7947" w:rsidRPr="004C7947" w:rsidRDefault="004C7947" w:rsidP="004C7947">
            <w:pPr>
              <w:pStyle w:val="TextFirst"/>
              <w:ind w:firstLine="0"/>
              <w:jc w:val="left"/>
              <w:rPr>
                <w:b/>
                <w:bCs/>
                <w:sz w:val="18"/>
                <w:szCs w:val="18"/>
              </w:rPr>
            </w:pPr>
            <w:r w:rsidRPr="004C7947">
              <w:rPr>
                <w:b/>
                <w:bCs/>
                <w:sz w:val="18"/>
                <w:szCs w:val="18"/>
              </w:rPr>
              <w:t>Nearest Neighbour Variance</w:t>
            </w:r>
          </w:p>
        </w:tc>
        <w:tc>
          <w:tcPr>
            <w:tcW w:w="1700" w:type="dxa"/>
            <w:tcBorders>
              <w:top w:val="nil"/>
              <w:bottom w:val="single" w:sz="4" w:space="0" w:color="auto"/>
            </w:tcBorders>
          </w:tcPr>
          <w:p w14:paraId="0FE55E2B" w14:textId="52A566B9" w:rsidR="004C7947" w:rsidRPr="004C7947" w:rsidRDefault="004C7947" w:rsidP="004C7947">
            <w:pPr>
              <w:pStyle w:val="TextFirst"/>
              <w:ind w:firstLine="0"/>
              <w:jc w:val="left"/>
              <w:rPr>
                <w:b/>
                <w:bCs/>
                <w:sz w:val="18"/>
                <w:szCs w:val="18"/>
              </w:rPr>
            </w:pPr>
            <w:r w:rsidRPr="004C7947">
              <w:rPr>
                <w:b/>
                <w:bCs/>
                <w:sz w:val="18"/>
                <w:szCs w:val="18"/>
              </w:rPr>
              <w:t>DBSCAN (Clusters, Noise, Points)</w:t>
            </w:r>
          </w:p>
        </w:tc>
        <w:tc>
          <w:tcPr>
            <w:tcW w:w="1700" w:type="dxa"/>
            <w:tcBorders>
              <w:top w:val="nil"/>
              <w:bottom w:val="single" w:sz="4" w:space="0" w:color="auto"/>
            </w:tcBorders>
          </w:tcPr>
          <w:p w14:paraId="6D5A40D4" w14:textId="054FE24E" w:rsidR="004C7947" w:rsidRPr="004C7947" w:rsidRDefault="004C7947" w:rsidP="004C7947">
            <w:pPr>
              <w:pStyle w:val="TextFirst"/>
              <w:ind w:firstLine="0"/>
              <w:jc w:val="left"/>
              <w:rPr>
                <w:b/>
                <w:bCs/>
                <w:sz w:val="18"/>
                <w:szCs w:val="18"/>
              </w:rPr>
            </w:pPr>
            <w:r w:rsidRPr="004C7947">
              <w:rPr>
                <w:b/>
                <w:bCs/>
                <w:sz w:val="18"/>
                <w:szCs w:val="18"/>
              </w:rPr>
              <w:t>Moran’s I (Spatial Autocorrelation)</w:t>
            </w:r>
          </w:p>
        </w:tc>
      </w:tr>
      <w:tr w:rsidR="004C7947" w14:paraId="4F2BAFE5" w14:textId="77777777" w:rsidTr="004C7947">
        <w:tc>
          <w:tcPr>
            <w:tcW w:w="1699" w:type="dxa"/>
            <w:tcBorders>
              <w:top w:val="single" w:sz="4" w:space="0" w:color="auto"/>
            </w:tcBorders>
          </w:tcPr>
          <w:p w14:paraId="5C234D8E" w14:textId="6CDD6EE5" w:rsidR="004C7947" w:rsidRPr="004C7947" w:rsidRDefault="004C7947" w:rsidP="004C7947">
            <w:pPr>
              <w:pStyle w:val="TextFirst"/>
              <w:ind w:firstLine="0"/>
              <w:jc w:val="left"/>
              <w:rPr>
                <w:b/>
                <w:bCs/>
                <w:sz w:val="18"/>
                <w:szCs w:val="18"/>
              </w:rPr>
            </w:pPr>
            <w:r w:rsidRPr="004C7947">
              <w:rPr>
                <w:b/>
                <w:bCs/>
                <w:sz w:val="18"/>
                <w:szCs w:val="18"/>
              </w:rPr>
              <w:t>Previous Latent Space</w:t>
            </w:r>
          </w:p>
        </w:tc>
        <w:tc>
          <w:tcPr>
            <w:tcW w:w="1699" w:type="dxa"/>
            <w:tcBorders>
              <w:top w:val="single" w:sz="4" w:space="0" w:color="auto"/>
            </w:tcBorders>
          </w:tcPr>
          <w:p w14:paraId="51632F2E" w14:textId="2672632D" w:rsidR="004C7947" w:rsidRPr="004C7947" w:rsidRDefault="004C7947" w:rsidP="004C7947">
            <w:pPr>
              <w:pStyle w:val="TextFirst"/>
              <w:ind w:firstLine="0"/>
              <w:jc w:val="left"/>
              <w:rPr>
                <w:sz w:val="18"/>
                <w:szCs w:val="18"/>
              </w:rPr>
            </w:pPr>
            <w:r w:rsidRPr="004C7947">
              <w:rPr>
                <w:sz w:val="18"/>
                <w:szCs w:val="18"/>
              </w:rPr>
              <w:t>0.000469</w:t>
            </w:r>
          </w:p>
        </w:tc>
        <w:tc>
          <w:tcPr>
            <w:tcW w:w="1700" w:type="dxa"/>
            <w:tcBorders>
              <w:top w:val="single" w:sz="4" w:space="0" w:color="auto"/>
            </w:tcBorders>
          </w:tcPr>
          <w:p w14:paraId="6515D572" w14:textId="7FEE6355" w:rsidR="004C7947" w:rsidRPr="004C7947" w:rsidRDefault="004C7947" w:rsidP="004C7947">
            <w:pPr>
              <w:pStyle w:val="TextFirst"/>
              <w:ind w:firstLine="0"/>
              <w:jc w:val="left"/>
              <w:rPr>
                <w:sz w:val="18"/>
                <w:szCs w:val="18"/>
              </w:rPr>
            </w:pPr>
            <w:r w:rsidRPr="004C7947">
              <w:rPr>
                <w:sz w:val="18"/>
                <w:szCs w:val="18"/>
              </w:rPr>
              <w:t>23 Clusters, 7 Noise Points</w:t>
            </w:r>
          </w:p>
        </w:tc>
        <w:tc>
          <w:tcPr>
            <w:tcW w:w="1700" w:type="dxa"/>
            <w:tcBorders>
              <w:top w:val="single" w:sz="4" w:space="0" w:color="auto"/>
            </w:tcBorders>
          </w:tcPr>
          <w:p w14:paraId="11AA592C" w14:textId="7A0E5217" w:rsidR="004C7947" w:rsidRPr="004C7947" w:rsidRDefault="004C7947" w:rsidP="004C7947">
            <w:pPr>
              <w:pStyle w:val="TextFirst"/>
              <w:ind w:firstLine="0"/>
              <w:jc w:val="left"/>
              <w:rPr>
                <w:sz w:val="18"/>
                <w:szCs w:val="18"/>
              </w:rPr>
            </w:pPr>
            <w:r w:rsidRPr="004C7947">
              <w:rPr>
                <w:sz w:val="18"/>
                <w:szCs w:val="18"/>
              </w:rPr>
              <w:t>0.998732 (Highly Clustered)</w:t>
            </w:r>
          </w:p>
        </w:tc>
      </w:tr>
      <w:tr w:rsidR="004C7947" w14:paraId="7B19C0B6" w14:textId="77777777" w:rsidTr="004C7947">
        <w:tc>
          <w:tcPr>
            <w:tcW w:w="1699" w:type="dxa"/>
          </w:tcPr>
          <w:p w14:paraId="5A07C5E6" w14:textId="69D17412" w:rsidR="004C7947" w:rsidRPr="004C7947" w:rsidRDefault="004C7947" w:rsidP="004C7947">
            <w:pPr>
              <w:pStyle w:val="TextFirst"/>
              <w:ind w:firstLine="0"/>
              <w:jc w:val="left"/>
              <w:rPr>
                <w:b/>
                <w:bCs/>
                <w:sz w:val="18"/>
                <w:szCs w:val="18"/>
              </w:rPr>
            </w:pPr>
            <w:r w:rsidRPr="004C7947">
              <w:rPr>
                <w:b/>
                <w:bCs/>
                <w:sz w:val="18"/>
                <w:szCs w:val="18"/>
              </w:rPr>
              <w:t>Random Distribution</w:t>
            </w:r>
          </w:p>
        </w:tc>
        <w:tc>
          <w:tcPr>
            <w:tcW w:w="1699" w:type="dxa"/>
          </w:tcPr>
          <w:p w14:paraId="773FDCFF" w14:textId="5B6A2E0E" w:rsidR="004C7947" w:rsidRPr="004C7947" w:rsidRDefault="004C7947" w:rsidP="004C7947">
            <w:pPr>
              <w:pStyle w:val="TextFirst"/>
              <w:ind w:firstLine="0"/>
              <w:jc w:val="left"/>
              <w:rPr>
                <w:sz w:val="18"/>
                <w:szCs w:val="18"/>
              </w:rPr>
            </w:pPr>
            <w:r w:rsidRPr="004C7947">
              <w:rPr>
                <w:sz w:val="18"/>
                <w:szCs w:val="18"/>
              </w:rPr>
              <w:t>0.000885</w:t>
            </w:r>
          </w:p>
        </w:tc>
        <w:tc>
          <w:tcPr>
            <w:tcW w:w="1700" w:type="dxa"/>
          </w:tcPr>
          <w:p w14:paraId="680E17AC" w14:textId="44AA5DC9" w:rsidR="004C7947" w:rsidRPr="004C7947" w:rsidRDefault="004C7947" w:rsidP="004C7947">
            <w:pPr>
              <w:pStyle w:val="TextFirst"/>
              <w:ind w:firstLine="0"/>
              <w:jc w:val="left"/>
              <w:rPr>
                <w:sz w:val="18"/>
                <w:szCs w:val="18"/>
              </w:rPr>
            </w:pPr>
            <w:r w:rsidRPr="004C7947">
              <w:rPr>
                <w:sz w:val="18"/>
                <w:szCs w:val="18"/>
              </w:rPr>
              <w:t>9 Clusters, 341 Noise Points</w:t>
            </w:r>
          </w:p>
        </w:tc>
        <w:tc>
          <w:tcPr>
            <w:tcW w:w="1700" w:type="dxa"/>
          </w:tcPr>
          <w:p w14:paraId="7FAF1731" w14:textId="7C9D28B3" w:rsidR="004C7947" w:rsidRPr="004C7947" w:rsidRDefault="004C7947" w:rsidP="004C7947">
            <w:pPr>
              <w:pStyle w:val="TextFirst"/>
              <w:ind w:firstLine="0"/>
              <w:jc w:val="left"/>
              <w:rPr>
                <w:sz w:val="18"/>
                <w:szCs w:val="18"/>
              </w:rPr>
            </w:pPr>
            <w:r w:rsidRPr="004C7947">
              <w:rPr>
                <w:sz w:val="18"/>
                <w:szCs w:val="18"/>
              </w:rPr>
              <w:t>0.889292 (Some Clustering)</w:t>
            </w:r>
          </w:p>
        </w:tc>
      </w:tr>
      <w:tr w:rsidR="004C7947" w14:paraId="70F13BBF" w14:textId="77777777" w:rsidTr="004C7947">
        <w:tc>
          <w:tcPr>
            <w:tcW w:w="1699" w:type="dxa"/>
          </w:tcPr>
          <w:p w14:paraId="26030785" w14:textId="63F243EC" w:rsidR="004C7947" w:rsidRPr="004C7947" w:rsidRDefault="004C7947" w:rsidP="004C7947">
            <w:pPr>
              <w:pStyle w:val="TextFirst"/>
              <w:ind w:firstLine="0"/>
              <w:jc w:val="left"/>
              <w:rPr>
                <w:b/>
                <w:bCs/>
                <w:sz w:val="18"/>
                <w:szCs w:val="18"/>
              </w:rPr>
            </w:pPr>
            <w:r w:rsidRPr="004C7947">
              <w:rPr>
                <w:b/>
                <w:bCs/>
                <w:sz w:val="18"/>
                <w:szCs w:val="18"/>
              </w:rPr>
              <w:t>New Latent Space</w:t>
            </w:r>
          </w:p>
        </w:tc>
        <w:tc>
          <w:tcPr>
            <w:tcW w:w="1699" w:type="dxa"/>
          </w:tcPr>
          <w:p w14:paraId="5D444777" w14:textId="44E38A16" w:rsidR="004C7947" w:rsidRPr="004C7947" w:rsidRDefault="004C7947" w:rsidP="004C7947">
            <w:pPr>
              <w:pStyle w:val="TextFirst"/>
              <w:ind w:firstLine="0"/>
              <w:jc w:val="left"/>
              <w:rPr>
                <w:sz w:val="18"/>
                <w:szCs w:val="18"/>
              </w:rPr>
            </w:pPr>
            <w:r w:rsidRPr="004C7947">
              <w:rPr>
                <w:sz w:val="18"/>
                <w:szCs w:val="18"/>
              </w:rPr>
              <w:t>0.002238</w:t>
            </w:r>
          </w:p>
        </w:tc>
        <w:tc>
          <w:tcPr>
            <w:tcW w:w="1700" w:type="dxa"/>
          </w:tcPr>
          <w:p w14:paraId="1F768B61" w14:textId="6E774C24" w:rsidR="004C7947" w:rsidRPr="004C7947" w:rsidRDefault="004C7947" w:rsidP="004C7947">
            <w:pPr>
              <w:pStyle w:val="TextFirst"/>
              <w:ind w:firstLine="0"/>
              <w:jc w:val="left"/>
              <w:rPr>
                <w:sz w:val="18"/>
                <w:szCs w:val="18"/>
              </w:rPr>
            </w:pPr>
            <w:r w:rsidRPr="004C7947">
              <w:rPr>
                <w:sz w:val="18"/>
                <w:szCs w:val="18"/>
              </w:rPr>
              <w:t>3 Clusters, 112 Noise Points</w:t>
            </w:r>
          </w:p>
        </w:tc>
        <w:tc>
          <w:tcPr>
            <w:tcW w:w="1700" w:type="dxa"/>
          </w:tcPr>
          <w:p w14:paraId="21CDD857" w14:textId="39E67862" w:rsidR="004C7947" w:rsidRPr="004C7947" w:rsidRDefault="004C7947" w:rsidP="004C7947">
            <w:pPr>
              <w:pStyle w:val="TextFirst"/>
              <w:ind w:firstLine="0"/>
              <w:jc w:val="left"/>
              <w:rPr>
                <w:sz w:val="18"/>
                <w:szCs w:val="18"/>
              </w:rPr>
            </w:pPr>
            <w:r w:rsidRPr="004C7947">
              <w:rPr>
                <w:sz w:val="18"/>
                <w:szCs w:val="18"/>
              </w:rPr>
              <w:t>0.691449 (Moderate Clustering)</w:t>
            </w:r>
          </w:p>
        </w:tc>
      </w:tr>
    </w:tbl>
    <w:p w14:paraId="51260192" w14:textId="69B56669" w:rsidR="004C7947" w:rsidRPr="00541CD6" w:rsidRDefault="000E2332" w:rsidP="00541CD6">
      <w:pPr>
        <w:pStyle w:val="Figure"/>
        <w:jc w:val="left"/>
        <w:rPr>
          <w:rStyle w:val="TextFirstChar"/>
        </w:rPr>
      </w:pPr>
      <w:r w:rsidRPr="000E2332">
        <w:rPr>
          <w:rStyle w:val="TextFirstChar"/>
          <w:i w:val="0"/>
          <w:iCs w:val="0"/>
        </w:rPr>
        <w:t xml:space="preserve">The comparison of values across the three latent spaces aligns well with their visual structures. The old latent space shows strong clustering, which </w:t>
      </w:r>
      <w:proofErr w:type="gramStart"/>
      <w:r w:rsidRPr="000E2332">
        <w:rPr>
          <w:rStyle w:val="TextFirstChar"/>
          <w:i w:val="0"/>
          <w:iCs w:val="0"/>
        </w:rPr>
        <w:t>is reflected</w:t>
      </w:r>
      <w:proofErr w:type="gramEnd"/>
      <w:r w:rsidRPr="000E2332">
        <w:rPr>
          <w:rStyle w:val="TextFirstChar"/>
          <w:i w:val="0"/>
          <w:iCs w:val="0"/>
        </w:rPr>
        <w:t xml:space="preserve"> in its high nearest </w:t>
      </w:r>
      <w:r w:rsidR="006B1CB4" w:rsidRPr="000E2332">
        <w:rPr>
          <w:rStyle w:val="TextFirstChar"/>
          <w:i w:val="0"/>
          <w:iCs w:val="0"/>
        </w:rPr>
        <w:t>neighbor</w:t>
      </w:r>
      <w:r w:rsidRPr="000E2332">
        <w:rPr>
          <w:rStyle w:val="TextFirstChar"/>
          <w:i w:val="0"/>
          <w:iCs w:val="0"/>
        </w:rPr>
        <w:t xml:space="preserve"> variance, high DBSCAN cluster count, and high Moran’s I, confirming that points are tightly grouped rather than continuously spread. The new latent space, while significantly more continuous, does not completely fill the cube uniformly. Instead, it forms a funnel-like shape, starting densely in one corner and gradually spreading out, becoming less dense toward the opposite side. Despite this uneven distribution, the clustering metrics suggest a more logical spatial structure than the purely random distribution. The random set of points, while appearing evenly spread across the cube, lacks the underlying spatial relationships seen in the new latent space. Its higher discrepancy and lower Moran’s I indicate that even though it fills the cube more uniformly, its distribution is still </w:t>
      </w:r>
      <w:proofErr w:type="spellStart"/>
      <w:r w:rsidR="006B1CB4">
        <w:rPr>
          <w:rStyle w:val="TextFirstChar"/>
          <w:i w:val="0"/>
          <w:iCs w:val="0"/>
        </w:rPr>
        <w:t>steared</w:t>
      </w:r>
      <w:proofErr w:type="spellEnd"/>
      <w:r w:rsidRPr="000E2332">
        <w:rPr>
          <w:rStyle w:val="TextFirstChar"/>
          <w:i w:val="0"/>
          <w:iCs w:val="0"/>
        </w:rPr>
        <w:t xml:space="preserve"> by randomness, resulting in gaps and inconsistencies. The fact that all three independent algorithms - Nearest </w:t>
      </w:r>
      <w:r w:rsidR="006B1CB4" w:rsidRPr="000E2332">
        <w:rPr>
          <w:rStyle w:val="TextFirstChar"/>
          <w:i w:val="0"/>
          <w:iCs w:val="0"/>
        </w:rPr>
        <w:t>Neighbor</w:t>
      </w:r>
      <w:r w:rsidRPr="000E2332">
        <w:rPr>
          <w:rStyle w:val="TextFirstChar"/>
          <w:i w:val="0"/>
          <w:iCs w:val="0"/>
        </w:rPr>
        <w:t xml:space="preserve"> Variance, DBSCAN, and Moran’s I - agree in their results highlights that the new latent space is not just avoiding clustering but also preserving </w:t>
      </w:r>
      <w:r w:rsidR="006B1CB4" w:rsidRPr="00541CD6">
        <w:lastRenderedPageBreak/>
        <w:drawing>
          <wp:anchor distT="0" distB="0" distL="114300" distR="114300" simplePos="0" relativeHeight="251677696" behindDoc="0" locked="0" layoutInCell="1" allowOverlap="1" wp14:anchorId="7C4F4FE8" wp14:editId="6F26C83F">
            <wp:simplePos x="0" y="0"/>
            <wp:positionH relativeFrom="margin">
              <wp:align>center</wp:align>
            </wp:positionH>
            <wp:positionV relativeFrom="paragraph">
              <wp:posOffset>338455</wp:posOffset>
            </wp:positionV>
            <wp:extent cx="3738245" cy="1976755"/>
            <wp:effectExtent l="0" t="0" r="0" b="4445"/>
            <wp:wrapTopAndBottom/>
            <wp:docPr id="16593295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29528"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r="34240"/>
                    <a:stretch/>
                  </pic:blipFill>
                  <pic:spPr bwMode="auto">
                    <a:xfrm>
                      <a:off x="0" y="0"/>
                      <a:ext cx="3738245" cy="1976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E2332">
        <w:rPr>
          <w:rStyle w:val="TextFirstChar"/>
          <w:i w:val="0"/>
          <w:iCs w:val="0"/>
        </w:rPr>
        <w:t>meaningful spatial organization, making it a more continuous and</w:t>
      </w:r>
      <w:r w:rsidR="00BD3292">
        <w:rPr>
          <w:rStyle w:val="TextFirstChar"/>
          <w:i w:val="0"/>
          <w:iCs w:val="0"/>
        </w:rPr>
        <w:t xml:space="preserve"> </w:t>
      </w:r>
      <w:r w:rsidRPr="000E2332">
        <w:rPr>
          <w:rStyle w:val="TextFirstChar"/>
          <w:i w:val="0"/>
          <w:iCs w:val="0"/>
        </w:rPr>
        <w:t>structured representation than the other two representations.</w:t>
      </w:r>
    </w:p>
    <w:p w14:paraId="6408D622" w14:textId="49AF0C05" w:rsidR="00D43361" w:rsidRPr="00166BDD" w:rsidRDefault="00D43361" w:rsidP="00D43361">
      <w:pPr>
        <w:pStyle w:val="Figure"/>
      </w:pPr>
      <w:r w:rsidRPr="006D4292">
        <w:t>Figure</w:t>
      </w:r>
      <w:r>
        <w:t xml:space="preserve"> </w:t>
      </w:r>
      <w:r>
        <w:t>9</w:t>
      </w:r>
      <w:r>
        <w:t xml:space="preserve"> </w:t>
      </w:r>
      <w:r>
        <w:t>–</w:t>
      </w:r>
      <w:r>
        <w:t xml:space="preserve"> </w:t>
      </w:r>
      <w:r>
        <w:t>Distribution of dataset in latent space, coloured according to total amount of elements (left) and total area (right)</w:t>
      </w:r>
    </w:p>
    <w:p w14:paraId="2609C13C" w14:textId="3180C55F" w:rsidR="004C7947" w:rsidRDefault="00F50FE2" w:rsidP="009A4EDE">
      <w:pPr>
        <w:pStyle w:val="TextFirst"/>
        <w:ind w:firstLine="0"/>
      </w:pPr>
      <w:r w:rsidRPr="00F50FE2">
        <w:t xml:space="preserve">The new latent space demonstrates a structured and meaningful distribution of the dataset, suggesting that the model has effectively learned a representation </w:t>
      </w:r>
      <w:r>
        <w:t xml:space="preserve">mainly based on </w:t>
      </w:r>
      <w:r w:rsidRPr="00F50FE2">
        <w:t>geometric logic</w:t>
      </w:r>
      <w:r w:rsidR="009A4EDE">
        <w:t xml:space="preserve"> thanks to the new method of generation</w:t>
      </w:r>
      <w:r w:rsidRPr="00F50FE2">
        <w:t>. When visualized with points colo</w:t>
      </w:r>
      <w:r>
        <w:t>u</w:t>
      </w:r>
      <w:r w:rsidRPr="00F50FE2">
        <w:t>red according to the total area and total count of surfaces in the training geometries</w:t>
      </w:r>
      <w:r>
        <w:t xml:space="preserve"> (Fig. 9)</w:t>
      </w:r>
      <w:r w:rsidRPr="00F50FE2">
        <w:t xml:space="preserve">, a smooth transition from high to low values </w:t>
      </w:r>
      <w:r>
        <w:t xml:space="preserve">is shown </w:t>
      </w:r>
      <w:r w:rsidRPr="00F50FE2">
        <w:t>across the latent space. This continuity indicates that the model is organizing data points in a way that preserves meaningful geometric relationships, rather than scattering them randomly</w:t>
      </w:r>
      <w:r>
        <w:t xml:space="preserve"> or basing the distribution on a poorly augmented and prepared dataset as before</w:t>
      </w:r>
      <w:r w:rsidRPr="00F50FE2">
        <w:t>. This structured latent space provides a strong foundation for sampling, offering a higher chance of generating spatially and geometrically coherent 3</w:t>
      </w:r>
      <w:r w:rsidR="009A4EDE">
        <w:t>d</w:t>
      </w:r>
      <w:r w:rsidRPr="00F50FE2">
        <w:t xml:space="preserve"> models when </w:t>
      </w:r>
      <w:r w:rsidR="009A4EDE">
        <w:t xml:space="preserve">sampling </w:t>
      </w:r>
      <w:r w:rsidRPr="00F50FE2">
        <w:t>new points</w:t>
      </w:r>
      <w:r w:rsidR="009A4EDE">
        <w:t xml:space="preserve"> in the space</w:t>
      </w:r>
      <w:r w:rsidRPr="00F50FE2">
        <w:t>. In contrast to an unstructured or clustered space, this allows for more predictable and interpretable variations in the generated models, improving the overall reliability of the learned representation.</w:t>
      </w:r>
    </w:p>
    <w:p w14:paraId="2915F94D" w14:textId="59C0811A" w:rsidR="008A1726" w:rsidRDefault="009A4EDE" w:rsidP="008A1726">
      <w:pPr>
        <w:pStyle w:val="Heading0"/>
      </w:pPr>
      <w:r>
        <w:t xml:space="preserve"> </w:t>
      </w:r>
      <w:r w:rsidR="00541CD6">
        <w:t>Discussion</w:t>
      </w:r>
    </w:p>
    <w:p w14:paraId="45E32BEC" w14:textId="4686C9BA" w:rsidR="00541CD6" w:rsidRDefault="00E60629" w:rsidP="00541CD6">
      <w:pPr>
        <w:pStyle w:val="TextFirst"/>
        <w:ind w:firstLine="0"/>
      </w:pPr>
      <w:r>
        <w:t xml:space="preserve">This research highlights the importance of data preparation, showing the successful implementation of a new augmentation method for 3d architecture datasets. </w:t>
      </w:r>
    </w:p>
    <w:p w14:paraId="4FEB04B9" w14:textId="04ACD319" w:rsidR="008A1726" w:rsidRDefault="008A1726" w:rsidP="00E60629">
      <w:pPr>
        <w:pStyle w:val="TextFirst"/>
        <w:ind w:firstLine="0"/>
      </w:pPr>
      <w:r>
        <w:t xml:space="preserve">While the deterministic </w:t>
      </w:r>
      <w:r w:rsidR="00E60629">
        <w:t xml:space="preserve">algorithm for generation </w:t>
      </w:r>
      <w:r>
        <w:t>already provides us with new geometries that follow our rule set to create “Miesian” 3d models, we argue that using a generative autoencoder gives us multiple advantages:</w:t>
      </w:r>
    </w:p>
    <w:p w14:paraId="3589EB71" w14:textId="0CAF338C" w:rsidR="008A1726" w:rsidRDefault="008A1726" w:rsidP="00E60629">
      <w:pPr>
        <w:pStyle w:val="TextFirst"/>
        <w:numPr>
          <w:ilvl w:val="0"/>
          <w:numId w:val="3"/>
        </w:numPr>
      </w:pPr>
      <w:r>
        <w:t>It can adapt to large datasets, while a deterministic model would need to be rewritten</w:t>
      </w:r>
    </w:p>
    <w:p w14:paraId="50DE9BBC" w14:textId="6E6C7D3E" w:rsidR="008A1726" w:rsidRPr="008A1726" w:rsidRDefault="008A1726" w:rsidP="00E60629">
      <w:pPr>
        <w:pStyle w:val="TextFirst"/>
        <w:numPr>
          <w:ilvl w:val="0"/>
          <w:numId w:val="3"/>
        </w:numPr>
      </w:pPr>
      <w:r>
        <w:t xml:space="preserve">It offers a smooth </w:t>
      </w:r>
      <w:r w:rsidRPr="008A1726">
        <w:t>interpolation between known designs, which can lead to unexpected new forms.</w:t>
      </w:r>
      <w:r>
        <w:t xml:space="preserve"> </w:t>
      </w:r>
      <w:r w:rsidR="00E60629">
        <w:t>The</w:t>
      </w:r>
      <w:r>
        <w:t xml:space="preserve"> deterministic model </w:t>
      </w:r>
      <w:r w:rsidR="00E60629">
        <w:t xml:space="preserve">is not able to </w:t>
      </w:r>
      <w:r>
        <w:t xml:space="preserve">create </w:t>
      </w:r>
      <w:r w:rsidR="00E60629">
        <w:t>any interpolated geometry.</w:t>
      </w:r>
    </w:p>
    <w:p w14:paraId="380511EF" w14:textId="183F1149" w:rsidR="00AF519B" w:rsidRDefault="008A1726" w:rsidP="00E60629">
      <w:pPr>
        <w:pStyle w:val="TextFirst"/>
        <w:numPr>
          <w:ilvl w:val="0"/>
          <w:numId w:val="3"/>
        </w:numPr>
      </w:pPr>
      <w:r>
        <w:rPr>
          <w:lang w:val="en-US"/>
        </w:rPr>
        <w:t xml:space="preserve">More parameters can </w:t>
      </w:r>
      <w:proofErr w:type="gramStart"/>
      <w:r>
        <w:rPr>
          <w:lang w:val="en-US"/>
        </w:rPr>
        <w:t>be included</w:t>
      </w:r>
      <w:proofErr w:type="gramEnd"/>
      <w:r>
        <w:rPr>
          <w:lang w:val="en-US"/>
        </w:rPr>
        <w:t xml:space="preserve"> in the future, training the model to prefer optimized </w:t>
      </w:r>
      <w:r w:rsidR="006B1CB4">
        <w:rPr>
          <w:lang w:val="en-US"/>
        </w:rPr>
        <w:t>designs.</w:t>
      </w:r>
    </w:p>
    <w:p w14:paraId="6C975F72" w14:textId="77777777" w:rsidR="00AF519B" w:rsidRDefault="00AF519B" w:rsidP="00E60629">
      <w:pPr>
        <w:pStyle w:val="TextFirst"/>
        <w:ind w:firstLine="0"/>
      </w:pPr>
      <w:r>
        <w:t>Next steps could include:</w:t>
      </w:r>
    </w:p>
    <w:p w14:paraId="4C5B1EC1" w14:textId="77777777" w:rsidR="0022380A" w:rsidRPr="0022380A" w:rsidRDefault="00AF519B" w:rsidP="0051447C">
      <w:pPr>
        <w:pStyle w:val="TextFirst"/>
        <w:numPr>
          <w:ilvl w:val="0"/>
          <w:numId w:val="3"/>
        </w:numPr>
      </w:pPr>
      <w:r>
        <w:t>further testing</w:t>
      </w:r>
      <w:r w:rsidR="00E60629">
        <w:t xml:space="preserve"> and </w:t>
      </w:r>
      <w:r>
        <w:t>optimiz</w:t>
      </w:r>
      <w:r w:rsidR="00E60629">
        <w:t xml:space="preserve">ation of the model to </w:t>
      </w:r>
      <w:r w:rsidR="00E60629" w:rsidRPr="0022380A">
        <w:rPr>
          <w:lang w:val="en-US"/>
        </w:rPr>
        <w:t>evaluat</w:t>
      </w:r>
      <w:r w:rsidR="00E60629" w:rsidRPr="0022380A">
        <w:rPr>
          <w:lang w:val="en-US"/>
        </w:rPr>
        <w:t>e</w:t>
      </w:r>
      <w:r w:rsidR="0022380A" w:rsidRPr="0022380A">
        <w:rPr>
          <w:lang w:val="en-US"/>
        </w:rPr>
        <w:t xml:space="preserve"> the generative capabilities (sampling unknown points from the latent space)</w:t>
      </w:r>
    </w:p>
    <w:p w14:paraId="4E63D738" w14:textId="5439E6E1" w:rsidR="00AF519B" w:rsidRPr="00AF519B" w:rsidRDefault="00AF519B" w:rsidP="0051447C">
      <w:pPr>
        <w:pStyle w:val="TextFirst"/>
        <w:numPr>
          <w:ilvl w:val="0"/>
          <w:numId w:val="3"/>
        </w:numPr>
      </w:pPr>
      <w:r w:rsidRPr="0022380A">
        <w:rPr>
          <w:lang w:val="en-US"/>
        </w:rPr>
        <w:t xml:space="preserve">redesigning the model to be a </w:t>
      </w:r>
      <w:proofErr w:type="spellStart"/>
      <w:r w:rsidRPr="0022380A">
        <w:rPr>
          <w:lang w:val="en-US"/>
        </w:rPr>
        <w:t>neurosymbolic</w:t>
      </w:r>
      <w:proofErr w:type="spellEnd"/>
      <w:r w:rsidRPr="0022380A">
        <w:rPr>
          <w:lang w:val="en-US"/>
        </w:rPr>
        <w:t xml:space="preserve"> AI system, combining a graph-based NN with a rule-based NN</w:t>
      </w:r>
    </w:p>
    <w:p w14:paraId="03704098" w14:textId="1ECE098F" w:rsidR="00AF519B" w:rsidRPr="009A4EDE" w:rsidRDefault="0022380A" w:rsidP="00E60629">
      <w:pPr>
        <w:pStyle w:val="TextFirst"/>
        <w:numPr>
          <w:ilvl w:val="0"/>
          <w:numId w:val="3"/>
        </w:numPr>
      </w:pPr>
      <w:r>
        <w:rPr>
          <w:lang w:val="en-US"/>
        </w:rPr>
        <w:t>a web-based implementation of the application for simpler visualization and higher accessibility of the research.</w:t>
      </w:r>
    </w:p>
    <w:p w14:paraId="2D742866" w14:textId="5D94B6E4" w:rsidR="009A4EDE" w:rsidRPr="00543431" w:rsidRDefault="009A4EDE" w:rsidP="009A4EDE">
      <w:pPr>
        <w:pStyle w:val="Heading0"/>
      </w:pPr>
      <w:r>
        <w:t xml:space="preserve"> </w:t>
      </w:r>
      <w:r w:rsidR="00541CD6">
        <w:t>Conclusion</w:t>
      </w:r>
    </w:p>
    <w:p w14:paraId="782896D5" w14:textId="20488354" w:rsidR="009A4EDE" w:rsidRDefault="00541CD6" w:rsidP="00541CD6">
      <w:pPr>
        <w:pStyle w:val="TextFirst"/>
      </w:pPr>
      <w:r>
        <w:t>We successfully improved the latent space distribution of the graph autoencoder by implementing a semantic augmentation method for our dataset</w:t>
      </w:r>
      <w:r w:rsidR="00E60629">
        <w:t xml:space="preserve">. We further could prove </w:t>
      </w:r>
      <w:r w:rsidR="00E60629">
        <w:lastRenderedPageBreak/>
        <w:t xml:space="preserve">how the model successfully </w:t>
      </w:r>
      <w:r w:rsidR="00E60629" w:rsidRPr="00E60629">
        <w:t>preserv</w:t>
      </w:r>
      <w:r w:rsidR="00E60629">
        <w:t>es</w:t>
      </w:r>
      <w:r w:rsidR="00E60629" w:rsidRPr="00E60629">
        <w:t xml:space="preserve"> meaningful spatial </w:t>
      </w:r>
      <w:r w:rsidR="00E60629">
        <w:t xml:space="preserve">and geometrical </w:t>
      </w:r>
      <w:r w:rsidR="00E60629" w:rsidRPr="00E60629">
        <w:t>organization</w:t>
      </w:r>
      <w:r w:rsidR="00E60629">
        <w:t xml:space="preserve"> in the latent space distribution, leading the way for better results when sampling unknown points in the latent space. </w:t>
      </w:r>
      <w:r>
        <w:t xml:space="preserve">Due to the ongoing lack of usable, 3d </w:t>
      </w:r>
      <w:r w:rsidR="00E60629">
        <w:t>architecture</w:t>
      </w:r>
      <w:r>
        <w:t xml:space="preserve"> datasets </w:t>
      </w:r>
      <w:r w:rsidR="00E60629">
        <w:t>for machine learning this method shows a possible way of translating spatial knowledge from real world buildings into a usable dataset for generative machine learning, without the need of extensive resources or computational power.</w:t>
      </w:r>
    </w:p>
    <w:p w14:paraId="4D276D1C" w14:textId="2D3930AE" w:rsidR="00543431" w:rsidRPr="00543431" w:rsidRDefault="00541CD6" w:rsidP="00543431">
      <w:pPr>
        <w:pStyle w:val="Heading0"/>
      </w:pPr>
      <w:r>
        <w:t xml:space="preserve"> </w:t>
      </w:r>
      <w:r w:rsidR="53744AA1" w:rsidRPr="00543431">
        <w:t>References</w:t>
      </w:r>
    </w:p>
    <w:p w14:paraId="24F42E34" w14:textId="77777777" w:rsidR="00D83E54" w:rsidRPr="00D83E54" w:rsidRDefault="00543431" w:rsidP="00D83E54">
      <w:pPr>
        <w:pStyle w:val="Bibliography"/>
        <w:spacing w:line="240" w:lineRule="auto"/>
        <w:contextualSpacing/>
        <w:rPr>
          <w:sz w:val="16"/>
          <w:szCs w:val="16"/>
        </w:rPr>
      </w:pPr>
      <w:r w:rsidRPr="00D83E54">
        <w:rPr>
          <w:sz w:val="16"/>
          <w:szCs w:val="16"/>
        </w:rPr>
        <w:fldChar w:fldCharType="begin"/>
      </w:r>
      <w:r w:rsidR="00D83E54" w:rsidRPr="00D83E54">
        <w:rPr>
          <w:sz w:val="16"/>
          <w:szCs w:val="16"/>
        </w:rPr>
        <w:instrText xml:space="preserve"> ADDIN ZOTERO_BIBL {"uncited":[],"omitted":[],"custom":[]} CSL_BIBLIOGRAPHY </w:instrText>
      </w:r>
      <w:r w:rsidRPr="00D83E54">
        <w:rPr>
          <w:sz w:val="16"/>
          <w:szCs w:val="16"/>
        </w:rPr>
        <w:fldChar w:fldCharType="separate"/>
      </w:r>
      <w:r w:rsidR="00D83E54" w:rsidRPr="00D83E54">
        <w:rPr>
          <w:sz w:val="16"/>
          <w:szCs w:val="16"/>
        </w:rPr>
        <w:t xml:space="preserve">Ackerman, N. (2025, January 2). </w:t>
      </w:r>
      <w:r w:rsidR="00D83E54" w:rsidRPr="00D83E54">
        <w:rPr>
          <w:i/>
          <w:iCs/>
          <w:sz w:val="16"/>
          <w:szCs w:val="16"/>
        </w:rPr>
        <w:t>Zaha Hadid Architects builds ‘winner proposals’ with AI</w:t>
      </w:r>
      <w:r w:rsidR="00D83E54" w:rsidRPr="00D83E54">
        <w:rPr>
          <w:sz w:val="16"/>
          <w:szCs w:val="16"/>
        </w:rPr>
        <w:t>. https://www.thetimes.com/business-money/entrepreneurs/article/zaha-hadid-architects-builds-winner-proposals-with-ai-enterprise-network-qs7m7txwz</w:t>
      </w:r>
    </w:p>
    <w:p w14:paraId="469D4107"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Alexander, C. (1977). </w:t>
      </w:r>
      <w:r w:rsidRPr="00D83E54">
        <w:rPr>
          <w:i/>
          <w:iCs/>
          <w:sz w:val="16"/>
          <w:szCs w:val="16"/>
        </w:rPr>
        <w:t>A Pattern Language</w:t>
      </w:r>
      <w:r w:rsidRPr="00D83E54">
        <w:rPr>
          <w:sz w:val="16"/>
          <w:szCs w:val="16"/>
        </w:rPr>
        <w:t>. Oxford University Press.</w:t>
      </w:r>
    </w:p>
    <w:p w14:paraId="19D495F8"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Aroyo, L., Lease, M., Paritosh, P., &amp; </w:t>
      </w:r>
      <w:proofErr w:type="spellStart"/>
      <w:r w:rsidRPr="00D83E54">
        <w:rPr>
          <w:sz w:val="16"/>
          <w:szCs w:val="16"/>
        </w:rPr>
        <w:t>Schaekermann</w:t>
      </w:r>
      <w:proofErr w:type="spellEnd"/>
      <w:r w:rsidRPr="00D83E54">
        <w:rPr>
          <w:sz w:val="16"/>
          <w:szCs w:val="16"/>
        </w:rPr>
        <w:t xml:space="preserve">, M. (2021). </w:t>
      </w:r>
      <w:r w:rsidRPr="00D83E54">
        <w:rPr>
          <w:i/>
          <w:iCs/>
          <w:sz w:val="16"/>
          <w:szCs w:val="16"/>
        </w:rPr>
        <w:t>Data Excellence for AI: Why Should You Care</w:t>
      </w:r>
      <w:r w:rsidRPr="00D83E54">
        <w:rPr>
          <w:sz w:val="16"/>
          <w:szCs w:val="16"/>
        </w:rPr>
        <w:t xml:space="preserve"> (No. arXiv:2111.10391). </w:t>
      </w:r>
      <w:proofErr w:type="spellStart"/>
      <w:r w:rsidRPr="00D83E54">
        <w:rPr>
          <w:sz w:val="16"/>
          <w:szCs w:val="16"/>
        </w:rPr>
        <w:t>arXiv</w:t>
      </w:r>
      <w:proofErr w:type="spellEnd"/>
      <w:r w:rsidRPr="00D83E54">
        <w:rPr>
          <w:sz w:val="16"/>
          <w:szCs w:val="16"/>
        </w:rPr>
        <w:t>. https://doi.org/10.48550/arXiv.2111.10391</w:t>
      </w:r>
    </w:p>
    <w:p w14:paraId="0B89F834"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Bauscher, E., Dai, A., Elshani, D., &amp; Wortmann, T. (2024, November 18). </w:t>
      </w:r>
      <w:r w:rsidRPr="00D83E54">
        <w:rPr>
          <w:sz w:val="16"/>
          <w:szCs w:val="16"/>
        </w:rPr>
        <w:t xml:space="preserve">Learning and Generating Spatial Concepts of Modernist Architecture via Graph Machine Learning. </w:t>
      </w:r>
      <w:r w:rsidRPr="00D83E54">
        <w:rPr>
          <w:i/>
          <w:iCs/>
          <w:sz w:val="16"/>
          <w:szCs w:val="16"/>
        </w:rPr>
        <w:t>ResearchGate</w:t>
      </w:r>
      <w:r w:rsidRPr="00D83E54">
        <w:rPr>
          <w:sz w:val="16"/>
          <w:szCs w:val="16"/>
        </w:rPr>
        <w:t>. https://doi.org/10.52842/conf.caadria.2024.1.159</w:t>
      </w:r>
    </w:p>
    <w:p w14:paraId="4703A3B4"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Clark, P. J., &amp; Evans, F. C. (1954). Distance to Nearest Neighbor as a Measure of Spatial Relationships in Populations. </w:t>
      </w:r>
      <w:r w:rsidRPr="00D83E54">
        <w:rPr>
          <w:i/>
          <w:iCs/>
          <w:sz w:val="16"/>
          <w:szCs w:val="16"/>
        </w:rPr>
        <w:t>Ecology</w:t>
      </w:r>
      <w:r w:rsidRPr="00D83E54">
        <w:rPr>
          <w:sz w:val="16"/>
          <w:szCs w:val="16"/>
        </w:rPr>
        <w:t xml:space="preserve">, </w:t>
      </w:r>
      <w:r w:rsidRPr="00D83E54">
        <w:rPr>
          <w:i/>
          <w:iCs/>
          <w:sz w:val="16"/>
          <w:szCs w:val="16"/>
        </w:rPr>
        <w:t>35</w:t>
      </w:r>
      <w:r w:rsidRPr="00D83E54">
        <w:rPr>
          <w:sz w:val="16"/>
          <w:szCs w:val="16"/>
        </w:rPr>
        <w:t>(4), 445–453. https://doi.org/10.2307/1931034</w:t>
      </w:r>
    </w:p>
    <w:p w14:paraId="71AC0ECC"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Del Campo, M. (2022). Deep House—Datasets, estrangement, and the problem of the new. </w:t>
      </w:r>
      <w:r w:rsidRPr="00D83E54">
        <w:rPr>
          <w:i/>
          <w:iCs/>
          <w:sz w:val="16"/>
          <w:szCs w:val="16"/>
        </w:rPr>
        <w:t>Architectural Intelligence</w:t>
      </w:r>
      <w:r w:rsidRPr="00D83E54">
        <w:rPr>
          <w:sz w:val="16"/>
          <w:szCs w:val="16"/>
        </w:rPr>
        <w:t xml:space="preserve">, </w:t>
      </w:r>
      <w:r w:rsidRPr="00D83E54">
        <w:rPr>
          <w:i/>
          <w:iCs/>
          <w:sz w:val="16"/>
          <w:szCs w:val="16"/>
        </w:rPr>
        <w:t>1</w:t>
      </w:r>
      <w:r w:rsidRPr="00D83E54">
        <w:rPr>
          <w:sz w:val="16"/>
          <w:szCs w:val="16"/>
        </w:rPr>
        <w:t>(1), 12. https://doi.org/10.1007/s44223-022-00013-w</w:t>
      </w:r>
    </w:p>
    <w:p w14:paraId="70C0A337"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Ester, M., Kriegel, H.-P., Sander, J., &amp; Xu, X. (1996). A density-based algorithm for discovering clusters in large spatial databases with noise. </w:t>
      </w:r>
      <w:r w:rsidRPr="00D83E54">
        <w:rPr>
          <w:i/>
          <w:iCs/>
          <w:sz w:val="16"/>
          <w:szCs w:val="16"/>
        </w:rPr>
        <w:t>Proceedings of the Second International Conference on Knowledge Discovery and Data Mining</w:t>
      </w:r>
      <w:r w:rsidRPr="00D83E54">
        <w:rPr>
          <w:sz w:val="16"/>
          <w:szCs w:val="16"/>
        </w:rPr>
        <w:t>, 226–231.</w:t>
      </w:r>
    </w:p>
    <w:p w14:paraId="29425F9B"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Hamilton, W. L. (2020). </w:t>
      </w:r>
      <w:r w:rsidRPr="00D83E54">
        <w:rPr>
          <w:i/>
          <w:iCs/>
          <w:sz w:val="16"/>
          <w:szCs w:val="16"/>
        </w:rPr>
        <w:t>Graph Representation Learning</w:t>
      </w:r>
      <w:r w:rsidRPr="00D83E54">
        <w:rPr>
          <w:sz w:val="16"/>
          <w:szCs w:val="16"/>
        </w:rPr>
        <w:t>. Springer International Publishing. https://doi.org/10.1007/978-3-031-01588-5</w:t>
      </w:r>
    </w:p>
    <w:p w14:paraId="725A8310"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Hamilton, W. L., Ying, R., &amp; Leskovec, J. (2018). </w:t>
      </w:r>
      <w:r w:rsidRPr="00D83E54">
        <w:rPr>
          <w:i/>
          <w:iCs/>
          <w:sz w:val="16"/>
          <w:szCs w:val="16"/>
        </w:rPr>
        <w:t>Inductive Representation Learning on Large Graphs</w:t>
      </w:r>
      <w:r w:rsidRPr="00D83E54">
        <w:rPr>
          <w:sz w:val="16"/>
          <w:szCs w:val="16"/>
        </w:rPr>
        <w:t xml:space="preserve"> (No. arXiv:1706.02216). </w:t>
      </w:r>
      <w:proofErr w:type="spellStart"/>
      <w:r w:rsidRPr="00D83E54">
        <w:rPr>
          <w:sz w:val="16"/>
          <w:szCs w:val="16"/>
        </w:rPr>
        <w:t>arXiv</w:t>
      </w:r>
      <w:proofErr w:type="spellEnd"/>
      <w:r w:rsidRPr="00D83E54">
        <w:rPr>
          <w:sz w:val="16"/>
          <w:szCs w:val="16"/>
        </w:rPr>
        <w:t>. http://arxiv.org/abs/1706.02216</w:t>
      </w:r>
    </w:p>
    <w:p w14:paraId="15630124"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Hillier, B. (1996). </w:t>
      </w:r>
      <w:r w:rsidRPr="00D83E54">
        <w:rPr>
          <w:i/>
          <w:iCs/>
          <w:sz w:val="16"/>
          <w:szCs w:val="16"/>
        </w:rPr>
        <w:t xml:space="preserve">Space Is </w:t>
      </w:r>
      <w:proofErr w:type="gramStart"/>
      <w:r w:rsidRPr="00D83E54">
        <w:rPr>
          <w:i/>
          <w:iCs/>
          <w:sz w:val="16"/>
          <w:szCs w:val="16"/>
        </w:rPr>
        <w:t>The</w:t>
      </w:r>
      <w:proofErr w:type="gramEnd"/>
      <w:r w:rsidRPr="00D83E54">
        <w:rPr>
          <w:i/>
          <w:iCs/>
          <w:sz w:val="16"/>
          <w:szCs w:val="16"/>
        </w:rPr>
        <w:t xml:space="preserve"> Machine: A Configurational Theory Of Architecture</w:t>
      </w:r>
      <w:r w:rsidRPr="00D83E54">
        <w:rPr>
          <w:sz w:val="16"/>
          <w:szCs w:val="16"/>
        </w:rPr>
        <w:t>.</w:t>
      </w:r>
    </w:p>
    <w:p w14:paraId="122F6D2A"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Himmelb(l)au, C. (n.d.). </w:t>
      </w:r>
      <w:r w:rsidRPr="00D83E54">
        <w:rPr>
          <w:i/>
          <w:iCs/>
          <w:sz w:val="16"/>
          <w:szCs w:val="16"/>
        </w:rPr>
        <w:t>Deep Himmelblau</w:t>
      </w:r>
      <w:r w:rsidRPr="00D83E54">
        <w:rPr>
          <w:sz w:val="16"/>
          <w:szCs w:val="16"/>
        </w:rPr>
        <w:t xml:space="preserve">. Coop Himmelb(l)Au. Retrieved 2 February 2025, from </w:t>
      </w:r>
      <w:proofErr w:type="gramStart"/>
      <w:r w:rsidRPr="00D83E54">
        <w:rPr>
          <w:sz w:val="16"/>
          <w:szCs w:val="16"/>
        </w:rPr>
        <w:t>https://coop-himmelblau.at/method/deep-himmelblau/</w:t>
      </w:r>
      <w:proofErr w:type="gramEnd"/>
    </w:p>
    <w:p w14:paraId="407BA8BE" w14:textId="77777777" w:rsidR="00D83E54" w:rsidRPr="00D83E54" w:rsidRDefault="00D83E54" w:rsidP="00D83E54">
      <w:pPr>
        <w:pStyle w:val="Bibliography"/>
        <w:spacing w:line="240" w:lineRule="auto"/>
        <w:contextualSpacing/>
        <w:rPr>
          <w:sz w:val="16"/>
          <w:szCs w:val="16"/>
        </w:rPr>
      </w:pPr>
      <w:proofErr w:type="spellStart"/>
      <w:r w:rsidRPr="00D83E54">
        <w:rPr>
          <w:sz w:val="16"/>
          <w:szCs w:val="16"/>
        </w:rPr>
        <w:t>Jarrahi</w:t>
      </w:r>
      <w:proofErr w:type="spellEnd"/>
      <w:r w:rsidRPr="00D83E54">
        <w:rPr>
          <w:sz w:val="16"/>
          <w:szCs w:val="16"/>
        </w:rPr>
        <w:t xml:space="preserve">, M. H., </w:t>
      </w:r>
      <w:proofErr w:type="spellStart"/>
      <w:r w:rsidRPr="00D83E54">
        <w:rPr>
          <w:sz w:val="16"/>
          <w:szCs w:val="16"/>
        </w:rPr>
        <w:t>Memariani</w:t>
      </w:r>
      <w:proofErr w:type="spellEnd"/>
      <w:r w:rsidRPr="00D83E54">
        <w:rPr>
          <w:sz w:val="16"/>
          <w:szCs w:val="16"/>
        </w:rPr>
        <w:t xml:space="preserve">, A., &amp; Guha, S. (2023). The Principles of Data-Centric AI (DCAI). </w:t>
      </w:r>
      <w:r w:rsidRPr="00D83E54">
        <w:rPr>
          <w:i/>
          <w:iCs/>
          <w:sz w:val="16"/>
          <w:szCs w:val="16"/>
        </w:rPr>
        <w:t>Communications of the ACM</w:t>
      </w:r>
      <w:r w:rsidRPr="00D83E54">
        <w:rPr>
          <w:sz w:val="16"/>
          <w:szCs w:val="16"/>
        </w:rPr>
        <w:t xml:space="preserve">, </w:t>
      </w:r>
      <w:r w:rsidRPr="00D83E54">
        <w:rPr>
          <w:i/>
          <w:iCs/>
          <w:sz w:val="16"/>
          <w:szCs w:val="16"/>
        </w:rPr>
        <w:t>66</w:t>
      </w:r>
      <w:r w:rsidRPr="00D83E54">
        <w:rPr>
          <w:sz w:val="16"/>
          <w:szCs w:val="16"/>
        </w:rPr>
        <w:t>(8), 84–92. https://doi.org/10.1145/3571724</w:t>
      </w:r>
    </w:p>
    <w:p w14:paraId="63055B9C"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Kipf, T. N., &amp; Welling, M. (2016). </w:t>
      </w:r>
      <w:r w:rsidRPr="00D83E54">
        <w:rPr>
          <w:i/>
          <w:iCs/>
          <w:sz w:val="16"/>
          <w:szCs w:val="16"/>
        </w:rPr>
        <w:t>Variational Graph Auto-Encoders</w:t>
      </w:r>
      <w:r w:rsidRPr="00D83E54">
        <w:rPr>
          <w:sz w:val="16"/>
          <w:szCs w:val="16"/>
        </w:rPr>
        <w:t xml:space="preserve"> (No. arXiv:1611.07308). </w:t>
      </w:r>
      <w:proofErr w:type="spellStart"/>
      <w:r w:rsidRPr="00D83E54">
        <w:rPr>
          <w:sz w:val="16"/>
          <w:szCs w:val="16"/>
        </w:rPr>
        <w:t>arXiv</w:t>
      </w:r>
      <w:proofErr w:type="spellEnd"/>
      <w:r w:rsidRPr="00D83E54">
        <w:rPr>
          <w:sz w:val="16"/>
          <w:szCs w:val="16"/>
        </w:rPr>
        <w:t>. https://doi.org/10.48550/arXiv.1611.07308</w:t>
      </w:r>
    </w:p>
    <w:p w14:paraId="5F9860AA" w14:textId="77777777" w:rsidR="00D83E54" w:rsidRPr="00D83E54" w:rsidRDefault="00D83E54" w:rsidP="00D83E54">
      <w:pPr>
        <w:pStyle w:val="Bibliography"/>
        <w:spacing w:line="240" w:lineRule="auto"/>
        <w:contextualSpacing/>
        <w:rPr>
          <w:sz w:val="16"/>
          <w:szCs w:val="16"/>
          <w:lang w:val="de-DE"/>
        </w:rPr>
      </w:pPr>
      <w:r w:rsidRPr="00D83E54">
        <w:rPr>
          <w:sz w:val="16"/>
          <w:szCs w:val="16"/>
        </w:rPr>
        <w:t xml:space="preserve">Koh, I. (2022). Voxel Synthesis for Architectural Design. In J. S. Gero (Ed.), </w:t>
      </w:r>
      <w:r w:rsidRPr="00D83E54">
        <w:rPr>
          <w:i/>
          <w:iCs/>
          <w:sz w:val="16"/>
          <w:szCs w:val="16"/>
        </w:rPr>
        <w:t>Design Computing and Cognition’20</w:t>
      </w:r>
      <w:r w:rsidRPr="00D83E54">
        <w:rPr>
          <w:sz w:val="16"/>
          <w:szCs w:val="16"/>
        </w:rPr>
        <w:t xml:space="preserve"> (pp. 297–316). </w:t>
      </w:r>
      <w:r w:rsidRPr="00D83E54">
        <w:rPr>
          <w:sz w:val="16"/>
          <w:szCs w:val="16"/>
          <w:lang w:val="de-DE"/>
        </w:rPr>
        <w:t>Springer International Publishing. https://doi.org/10.1007/978-3-030-90625-2_17</w:t>
      </w:r>
    </w:p>
    <w:p w14:paraId="73C1304C"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Li, C., Zhang, T., Du, X., Zhang, Y., &amp; Xie, H. (2024). </w:t>
      </w:r>
      <w:r w:rsidRPr="00D83E54">
        <w:rPr>
          <w:i/>
          <w:iCs/>
          <w:sz w:val="16"/>
          <w:szCs w:val="16"/>
        </w:rPr>
        <w:t>Generative AI Models for Different Steps in Architectural Design: A Literature Review</w:t>
      </w:r>
      <w:r w:rsidRPr="00D83E54">
        <w:rPr>
          <w:sz w:val="16"/>
          <w:szCs w:val="16"/>
        </w:rPr>
        <w:t xml:space="preserve"> (No. arXiv:2404.01335). </w:t>
      </w:r>
      <w:proofErr w:type="spellStart"/>
      <w:r w:rsidRPr="00D83E54">
        <w:rPr>
          <w:sz w:val="16"/>
          <w:szCs w:val="16"/>
        </w:rPr>
        <w:t>arXiv</w:t>
      </w:r>
      <w:proofErr w:type="spellEnd"/>
      <w:r w:rsidRPr="00D83E54">
        <w:rPr>
          <w:sz w:val="16"/>
          <w:szCs w:val="16"/>
        </w:rPr>
        <w:t>. https://doi.org/10.48550/arXiv.2404.01335</w:t>
      </w:r>
    </w:p>
    <w:p w14:paraId="5566CBF1"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Lin, C.-H., Gao, J., Tang, L., Takikawa, T., Zeng, X., Huang, X., Kreis, K., Fidler, S., Liu, M.-Y., &amp; Lin, T.-Y. (2023). </w:t>
      </w:r>
      <w:r w:rsidRPr="00D83E54">
        <w:rPr>
          <w:sz w:val="16"/>
          <w:szCs w:val="16"/>
        </w:rPr>
        <w:t xml:space="preserve">Magic3D: High-Resolution Text-to-3D Content Creation. </w:t>
      </w:r>
      <w:r w:rsidRPr="00D83E54">
        <w:rPr>
          <w:i/>
          <w:iCs/>
          <w:sz w:val="16"/>
          <w:szCs w:val="16"/>
        </w:rPr>
        <w:t>2023 IEEE/CVF Conference on Computer Vision and Pattern Recognition (CVPR)</w:t>
      </w:r>
      <w:r w:rsidRPr="00D83E54">
        <w:rPr>
          <w:sz w:val="16"/>
          <w:szCs w:val="16"/>
        </w:rPr>
        <w:t xml:space="preserve">, </w:t>
      </w:r>
      <w:proofErr w:type="gramStart"/>
      <w:r w:rsidRPr="00D83E54">
        <w:rPr>
          <w:sz w:val="16"/>
          <w:szCs w:val="16"/>
        </w:rPr>
        <w:t>300</w:t>
      </w:r>
      <w:proofErr w:type="gramEnd"/>
      <w:r w:rsidRPr="00D83E54">
        <w:rPr>
          <w:sz w:val="16"/>
          <w:szCs w:val="16"/>
        </w:rPr>
        <w:t>–309. https://doi.org/10.1109/CVPR52729.2023.00037</w:t>
      </w:r>
    </w:p>
    <w:p w14:paraId="63AAD1F6"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Moran, P. A. P. (1950). Notes on continuous stochastic phenomena. </w:t>
      </w:r>
      <w:proofErr w:type="spellStart"/>
      <w:r w:rsidRPr="00D83E54">
        <w:rPr>
          <w:i/>
          <w:iCs/>
          <w:sz w:val="16"/>
          <w:szCs w:val="16"/>
        </w:rPr>
        <w:t>Biometrika</w:t>
      </w:r>
      <w:proofErr w:type="spellEnd"/>
      <w:r w:rsidRPr="00D83E54">
        <w:rPr>
          <w:sz w:val="16"/>
          <w:szCs w:val="16"/>
        </w:rPr>
        <w:t xml:space="preserve">, </w:t>
      </w:r>
      <w:r w:rsidRPr="00D83E54">
        <w:rPr>
          <w:i/>
          <w:iCs/>
          <w:sz w:val="16"/>
          <w:szCs w:val="16"/>
        </w:rPr>
        <w:t>37</w:t>
      </w:r>
      <w:r w:rsidRPr="00D83E54">
        <w:rPr>
          <w:sz w:val="16"/>
          <w:szCs w:val="16"/>
        </w:rPr>
        <w:t>(1–2), 17–23. https://doi.org/10.1093/biomet/37.1-2.17</w:t>
      </w:r>
    </w:p>
    <w:p w14:paraId="2B45BC69"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Poole, B., Jain, A., Barron, J. T., &amp; Mildenhall, B. (2022). </w:t>
      </w:r>
      <w:proofErr w:type="spellStart"/>
      <w:r w:rsidRPr="00D83E54">
        <w:rPr>
          <w:i/>
          <w:iCs/>
          <w:sz w:val="16"/>
          <w:szCs w:val="16"/>
        </w:rPr>
        <w:t>DreamFusion</w:t>
      </w:r>
      <w:proofErr w:type="spellEnd"/>
      <w:r w:rsidRPr="00D83E54">
        <w:rPr>
          <w:i/>
          <w:iCs/>
          <w:sz w:val="16"/>
          <w:szCs w:val="16"/>
        </w:rPr>
        <w:t>: Text-to-3D using 2D Diffusion</w:t>
      </w:r>
      <w:r w:rsidRPr="00D83E54">
        <w:rPr>
          <w:sz w:val="16"/>
          <w:szCs w:val="16"/>
        </w:rPr>
        <w:t xml:space="preserve"> (No. arXiv:2209.14988). </w:t>
      </w:r>
      <w:proofErr w:type="spellStart"/>
      <w:r w:rsidRPr="00D83E54">
        <w:rPr>
          <w:sz w:val="16"/>
          <w:szCs w:val="16"/>
        </w:rPr>
        <w:t>arXiv</w:t>
      </w:r>
      <w:proofErr w:type="spellEnd"/>
      <w:r w:rsidRPr="00D83E54">
        <w:rPr>
          <w:sz w:val="16"/>
          <w:szCs w:val="16"/>
        </w:rPr>
        <w:t>. https://doi.org/10.48550/arXiv.2209.14988</w:t>
      </w:r>
    </w:p>
    <w:p w14:paraId="2D59CD28"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Ramesh, A., Pavlov, M., Goh, G., Gray, S., Voss, C., Radford, A., Chen, M., &amp; </w:t>
      </w:r>
      <w:proofErr w:type="spellStart"/>
      <w:r w:rsidRPr="00D83E54">
        <w:rPr>
          <w:sz w:val="16"/>
          <w:szCs w:val="16"/>
        </w:rPr>
        <w:t>Sutskever</w:t>
      </w:r>
      <w:proofErr w:type="spellEnd"/>
      <w:r w:rsidRPr="00D83E54">
        <w:rPr>
          <w:sz w:val="16"/>
          <w:szCs w:val="16"/>
        </w:rPr>
        <w:t xml:space="preserve">, I. (2021). </w:t>
      </w:r>
      <w:r w:rsidRPr="00D83E54">
        <w:rPr>
          <w:i/>
          <w:iCs/>
          <w:sz w:val="16"/>
          <w:szCs w:val="16"/>
        </w:rPr>
        <w:t>Zero-Shot Text-to-Image Generation</w:t>
      </w:r>
      <w:r w:rsidRPr="00D83E54">
        <w:rPr>
          <w:sz w:val="16"/>
          <w:szCs w:val="16"/>
        </w:rPr>
        <w:t xml:space="preserve"> (No. arXiv:2102.12092). </w:t>
      </w:r>
      <w:proofErr w:type="spellStart"/>
      <w:r w:rsidRPr="00D83E54">
        <w:rPr>
          <w:sz w:val="16"/>
          <w:szCs w:val="16"/>
        </w:rPr>
        <w:t>arXiv</w:t>
      </w:r>
      <w:proofErr w:type="spellEnd"/>
      <w:r w:rsidRPr="00D83E54">
        <w:rPr>
          <w:sz w:val="16"/>
          <w:szCs w:val="16"/>
        </w:rPr>
        <w:t>. https://doi.org/10.48550/arXiv.2102.12092</w:t>
      </w:r>
    </w:p>
    <w:p w14:paraId="6920362B"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Rasoulzadeh, S., Bank, M., Wimmer, M., Kovacic, I., Schinegger, K., &amp; Rutzinger, S. (2024). </w:t>
      </w:r>
      <w:proofErr w:type="spellStart"/>
      <w:r w:rsidRPr="00D83E54">
        <w:rPr>
          <w:i/>
          <w:iCs/>
          <w:sz w:val="16"/>
          <w:szCs w:val="16"/>
        </w:rPr>
        <w:t>ArchComplete</w:t>
      </w:r>
      <w:proofErr w:type="spellEnd"/>
      <w:r w:rsidRPr="00D83E54">
        <w:rPr>
          <w:i/>
          <w:iCs/>
          <w:sz w:val="16"/>
          <w:szCs w:val="16"/>
        </w:rPr>
        <w:t xml:space="preserve">: Autoregressive 3D Architectural Design Generation with Hierarchical Diffusion-Based </w:t>
      </w:r>
      <w:proofErr w:type="spellStart"/>
      <w:r w:rsidRPr="00D83E54">
        <w:rPr>
          <w:i/>
          <w:iCs/>
          <w:sz w:val="16"/>
          <w:szCs w:val="16"/>
        </w:rPr>
        <w:t>Upsampling</w:t>
      </w:r>
      <w:proofErr w:type="spellEnd"/>
      <w:r w:rsidRPr="00D83E54">
        <w:rPr>
          <w:sz w:val="16"/>
          <w:szCs w:val="16"/>
        </w:rPr>
        <w:t xml:space="preserve"> (No. arXiv:2412.17957). </w:t>
      </w:r>
      <w:proofErr w:type="spellStart"/>
      <w:r w:rsidRPr="00D83E54">
        <w:rPr>
          <w:sz w:val="16"/>
          <w:szCs w:val="16"/>
        </w:rPr>
        <w:t>arXiv</w:t>
      </w:r>
      <w:proofErr w:type="spellEnd"/>
      <w:r w:rsidRPr="00D83E54">
        <w:rPr>
          <w:sz w:val="16"/>
          <w:szCs w:val="16"/>
        </w:rPr>
        <w:t>. https://doi.org/10.48550/arXiv.2412.17957</w:t>
      </w:r>
    </w:p>
    <w:p w14:paraId="13CB0A22"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Rombach, R., Blattmann, A., Lorenz, D., Esser, P., &amp; Ommer, B. (2022). </w:t>
      </w:r>
      <w:r w:rsidRPr="00D83E54">
        <w:rPr>
          <w:i/>
          <w:iCs/>
          <w:sz w:val="16"/>
          <w:szCs w:val="16"/>
        </w:rPr>
        <w:t>High-Resolution Image Synthesis with Latent Diffusion Models</w:t>
      </w:r>
      <w:r w:rsidRPr="00D83E54">
        <w:rPr>
          <w:sz w:val="16"/>
          <w:szCs w:val="16"/>
        </w:rPr>
        <w:t xml:space="preserve"> (No. arXiv:2112.10752). </w:t>
      </w:r>
      <w:proofErr w:type="spellStart"/>
      <w:r w:rsidRPr="00D83E54">
        <w:rPr>
          <w:sz w:val="16"/>
          <w:szCs w:val="16"/>
        </w:rPr>
        <w:t>arXiv</w:t>
      </w:r>
      <w:proofErr w:type="spellEnd"/>
      <w:r w:rsidRPr="00D83E54">
        <w:rPr>
          <w:sz w:val="16"/>
          <w:szCs w:val="16"/>
        </w:rPr>
        <w:t>. https://doi.org/10.48550/arXiv.2112.10752</w:t>
      </w:r>
    </w:p>
    <w:p w14:paraId="6F506D26" w14:textId="77777777" w:rsidR="00D83E54" w:rsidRPr="00D83E54" w:rsidRDefault="00D83E54" w:rsidP="00D83E54">
      <w:pPr>
        <w:pStyle w:val="Bibliography"/>
        <w:spacing w:line="240" w:lineRule="auto"/>
        <w:contextualSpacing/>
        <w:rPr>
          <w:sz w:val="16"/>
          <w:szCs w:val="16"/>
        </w:rPr>
      </w:pPr>
      <w:r w:rsidRPr="00D83E54">
        <w:rPr>
          <w:sz w:val="16"/>
          <w:szCs w:val="16"/>
          <w:lang w:val="de-DE"/>
        </w:rPr>
        <w:t xml:space="preserve">Wei, Y., Vosselman, G., &amp; Yang, M. Y. (2023, August 31). </w:t>
      </w:r>
      <w:proofErr w:type="spellStart"/>
      <w:r w:rsidRPr="00D83E54">
        <w:rPr>
          <w:i/>
          <w:iCs/>
          <w:sz w:val="16"/>
          <w:szCs w:val="16"/>
        </w:rPr>
        <w:t>BuilDiff</w:t>
      </w:r>
      <w:proofErr w:type="spellEnd"/>
      <w:r w:rsidRPr="00D83E54">
        <w:rPr>
          <w:i/>
          <w:iCs/>
          <w:sz w:val="16"/>
          <w:szCs w:val="16"/>
        </w:rPr>
        <w:t>: 3D Building Shape Generation using Single-Image Conditional Point Cloud Diffusion Models</w:t>
      </w:r>
      <w:r w:rsidRPr="00D83E54">
        <w:rPr>
          <w:sz w:val="16"/>
          <w:szCs w:val="16"/>
        </w:rPr>
        <w:t>. arXiv.Org. https://arxiv.org/abs/2309.00158v1</w:t>
      </w:r>
    </w:p>
    <w:p w14:paraId="7B7850D9" w14:textId="77777777" w:rsidR="00D83E54" w:rsidRPr="00D83E54" w:rsidRDefault="00D83E54" w:rsidP="00D83E54">
      <w:pPr>
        <w:pStyle w:val="Bibliography"/>
        <w:spacing w:line="240" w:lineRule="auto"/>
        <w:contextualSpacing/>
        <w:rPr>
          <w:sz w:val="16"/>
          <w:szCs w:val="16"/>
        </w:rPr>
      </w:pPr>
      <w:r w:rsidRPr="00D83E54">
        <w:rPr>
          <w:sz w:val="16"/>
          <w:szCs w:val="16"/>
        </w:rPr>
        <w:t xml:space="preserve">Zhang, H., &amp; Blasetti, E. (2020). 3D Architectural Form Style Transfer through Machine Learning. </w:t>
      </w:r>
      <w:r w:rsidRPr="00D83E54">
        <w:rPr>
          <w:i/>
          <w:iCs/>
          <w:sz w:val="16"/>
          <w:szCs w:val="16"/>
        </w:rPr>
        <w:t>CAADRIA Proceedings</w:t>
      </w:r>
      <w:r w:rsidRPr="00D83E54">
        <w:rPr>
          <w:sz w:val="16"/>
          <w:szCs w:val="16"/>
        </w:rPr>
        <w:t>, 659–668. https://doi.org/10.52842/conf.caadria.2020.2.659</w:t>
      </w:r>
    </w:p>
    <w:p w14:paraId="4E6253A1" w14:textId="309D0EDD" w:rsidR="00F92B82" w:rsidRDefault="00543431" w:rsidP="00D83E54">
      <w:pPr>
        <w:pStyle w:val="References"/>
        <w:spacing w:after="0"/>
        <w:contextualSpacing/>
      </w:pPr>
      <w:r w:rsidRPr="00D83E54">
        <w:fldChar w:fldCharType="end"/>
      </w:r>
      <w:bookmarkEnd w:id="0"/>
    </w:p>
    <w:sectPr w:rsidR="00F92B82" w:rsidSect="00CF621A">
      <w:headerReference w:type="even" r:id="rId16"/>
      <w:headerReference w:type="default" r:id="rId17"/>
      <w:pgSz w:w="11900" w:h="16840" w:code="9"/>
      <w:pgMar w:top="567" w:right="2546" w:bottom="567" w:left="2546" w:header="2126" w:footer="170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66CA50" w14:textId="77777777" w:rsidR="00515B53" w:rsidRDefault="00515B53">
      <w:r>
        <w:separator/>
      </w:r>
    </w:p>
  </w:endnote>
  <w:endnote w:type="continuationSeparator" w:id="0">
    <w:p w14:paraId="2BB5E8C1" w14:textId="77777777" w:rsidR="00515B53" w:rsidRDefault="00515B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EFF" w:usb1="F9DFFFFF" w:usb2="0000007F" w:usb3="00000000" w:csb0="003F01FF" w:csb1="00000000"/>
  </w:font>
  <w:font w:name="Avenir Next 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D679F5" w14:textId="77777777" w:rsidR="00515B53" w:rsidRDefault="00515B53">
      <w:r>
        <w:separator/>
      </w:r>
    </w:p>
  </w:footnote>
  <w:footnote w:type="continuationSeparator" w:id="0">
    <w:p w14:paraId="14E8F75F" w14:textId="77777777" w:rsidR="00515B53" w:rsidRDefault="00515B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368F4" w14:textId="3E7006E7" w:rsidR="00F92B82" w:rsidRPr="00CF621A" w:rsidRDefault="00F92B82" w:rsidP="00CF621A">
    <w:pPr>
      <w:pStyle w:val="CAADRIAheaderodd"/>
      <w:tabs>
        <w:tab w:val="clear" w:pos="8640"/>
        <w:tab w:val="right" w:pos="6788"/>
      </w:tabs>
      <w:ind w:left="0"/>
      <w:jc w:val="lef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B24D83"/>
    <w:multiLevelType w:val="multilevel"/>
    <w:tmpl w:val="225227FA"/>
    <w:numStyleLink w:val="ImportedStyle2"/>
  </w:abstractNum>
  <w:abstractNum w:abstractNumId="4"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6"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6"/>
  </w:num>
  <w:num w:numId="2" w16cid:durableId="401607610">
    <w:abstractNumId w:val="5"/>
  </w:num>
  <w:num w:numId="3" w16cid:durableId="591352829">
    <w:abstractNumId w:val="1"/>
  </w:num>
  <w:num w:numId="4" w16cid:durableId="1761827573">
    <w:abstractNumId w:val="4"/>
  </w:num>
  <w:num w:numId="5" w16cid:durableId="1355031690">
    <w:abstractNumId w:val="2"/>
  </w:num>
  <w:num w:numId="6" w16cid:durableId="602692540">
    <w:abstractNumId w:val="3"/>
  </w:num>
  <w:num w:numId="7" w16cid:durableId="2100637330">
    <w:abstractNumId w:val="3"/>
    <w:lvlOverride w:ilvl="0">
      <w:startOverride w:val="1"/>
    </w:lvlOverride>
  </w:num>
  <w:num w:numId="8" w16cid:durableId="139153681">
    <w:abstractNumId w:val="0"/>
  </w:num>
  <w:num w:numId="9" w16cid:durableId="591744268">
    <w:abstractNumId w:val="3"/>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335A8"/>
    <w:rsid w:val="00033E1E"/>
    <w:rsid w:val="00055550"/>
    <w:rsid w:val="00055FCD"/>
    <w:rsid w:val="00056945"/>
    <w:rsid w:val="000C65FC"/>
    <w:rsid w:val="000E0D2A"/>
    <w:rsid w:val="000E2332"/>
    <w:rsid w:val="00115D63"/>
    <w:rsid w:val="00116F60"/>
    <w:rsid w:val="00144202"/>
    <w:rsid w:val="00166BDD"/>
    <w:rsid w:val="001C2BEC"/>
    <w:rsid w:val="001C2F69"/>
    <w:rsid w:val="001E3C28"/>
    <w:rsid w:val="001F3CBD"/>
    <w:rsid w:val="0022380A"/>
    <w:rsid w:val="00231A3E"/>
    <w:rsid w:val="00252D8F"/>
    <w:rsid w:val="00262972"/>
    <w:rsid w:val="00275515"/>
    <w:rsid w:val="00291B5F"/>
    <w:rsid w:val="002A1665"/>
    <w:rsid w:val="002C0124"/>
    <w:rsid w:val="002E50C2"/>
    <w:rsid w:val="003130CE"/>
    <w:rsid w:val="00315057"/>
    <w:rsid w:val="00317B5A"/>
    <w:rsid w:val="00327600"/>
    <w:rsid w:val="00352A63"/>
    <w:rsid w:val="00361C06"/>
    <w:rsid w:val="00374FD9"/>
    <w:rsid w:val="00387D87"/>
    <w:rsid w:val="003D093F"/>
    <w:rsid w:val="00434DB3"/>
    <w:rsid w:val="00463164"/>
    <w:rsid w:val="00467A91"/>
    <w:rsid w:val="00491E21"/>
    <w:rsid w:val="004A0857"/>
    <w:rsid w:val="004B6BC6"/>
    <w:rsid w:val="004C7947"/>
    <w:rsid w:val="004E0739"/>
    <w:rsid w:val="00515B53"/>
    <w:rsid w:val="00541CD6"/>
    <w:rsid w:val="00543431"/>
    <w:rsid w:val="00573DE6"/>
    <w:rsid w:val="005A7011"/>
    <w:rsid w:val="0062411E"/>
    <w:rsid w:val="00624390"/>
    <w:rsid w:val="006503AC"/>
    <w:rsid w:val="00657E60"/>
    <w:rsid w:val="006737A8"/>
    <w:rsid w:val="006759B5"/>
    <w:rsid w:val="006A524C"/>
    <w:rsid w:val="006B1CB4"/>
    <w:rsid w:val="006D3859"/>
    <w:rsid w:val="006D4292"/>
    <w:rsid w:val="006F0A8D"/>
    <w:rsid w:val="006F0F3D"/>
    <w:rsid w:val="006F6506"/>
    <w:rsid w:val="00703D63"/>
    <w:rsid w:val="007157C8"/>
    <w:rsid w:val="00753CAA"/>
    <w:rsid w:val="00757B41"/>
    <w:rsid w:val="00767DF8"/>
    <w:rsid w:val="00791EED"/>
    <w:rsid w:val="008364FB"/>
    <w:rsid w:val="00894877"/>
    <w:rsid w:val="00894D76"/>
    <w:rsid w:val="008A126A"/>
    <w:rsid w:val="008A1726"/>
    <w:rsid w:val="008B2998"/>
    <w:rsid w:val="008B6142"/>
    <w:rsid w:val="00907D21"/>
    <w:rsid w:val="00912BF2"/>
    <w:rsid w:val="00923422"/>
    <w:rsid w:val="00965650"/>
    <w:rsid w:val="009907F7"/>
    <w:rsid w:val="009A4EDE"/>
    <w:rsid w:val="009D5EEB"/>
    <w:rsid w:val="009E39DF"/>
    <w:rsid w:val="009F4CB3"/>
    <w:rsid w:val="00A15118"/>
    <w:rsid w:val="00A17592"/>
    <w:rsid w:val="00AC079B"/>
    <w:rsid w:val="00AC3C23"/>
    <w:rsid w:val="00AD73D9"/>
    <w:rsid w:val="00AF232F"/>
    <w:rsid w:val="00AF519B"/>
    <w:rsid w:val="00B309AD"/>
    <w:rsid w:val="00B757F1"/>
    <w:rsid w:val="00B826AA"/>
    <w:rsid w:val="00B92270"/>
    <w:rsid w:val="00BC5F84"/>
    <w:rsid w:val="00BD3292"/>
    <w:rsid w:val="00BE402A"/>
    <w:rsid w:val="00BF1FF9"/>
    <w:rsid w:val="00C9051C"/>
    <w:rsid w:val="00CD2FF0"/>
    <w:rsid w:val="00CD412C"/>
    <w:rsid w:val="00CF621A"/>
    <w:rsid w:val="00D24168"/>
    <w:rsid w:val="00D43361"/>
    <w:rsid w:val="00D45625"/>
    <w:rsid w:val="00D479CC"/>
    <w:rsid w:val="00D63382"/>
    <w:rsid w:val="00D83E54"/>
    <w:rsid w:val="00D95E0F"/>
    <w:rsid w:val="00DA6319"/>
    <w:rsid w:val="00DB1A20"/>
    <w:rsid w:val="00DD7894"/>
    <w:rsid w:val="00DE554B"/>
    <w:rsid w:val="00DE77E8"/>
    <w:rsid w:val="00E31A63"/>
    <w:rsid w:val="00E57F11"/>
    <w:rsid w:val="00E60629"/>
    <w:rsid w:val="00E74F37"/>
    <w:rsid w:val="00EB6165"/>
    <w:rsid w:val="00ED4256"/>
    <w:rsid w:val="00EE26D5"/>
    <w:rsid w:val="00EE306D"/>
    <w:rsid w:val="00F04751"/>
    <w:rsid w:val="00F2070D"/>
    <w:rsid w:val="00F24BEF"/>
    <w:rsid w:val="00F2713F"/>
    <w:rsid w:val="00F31A37"/>
    <w:rsid w:val="00F50FE2"/>
    <w:rsid w:val="00F5696C"/>
    <w:rsid w:val="00F64BDA"/>
    <w:rsid w:val="00F70E4A"/>
    <w:rsid w:val="00F92816"/>
    <w:rsid w:val="00F92B82"/>
    <w:rsid w:val="00FA2565"/>
    <w:rsid w:val="00FB680F"/>
    <w:rsid w:val="00FC55C2"/>
    <w:rsid w:val="00FE6E94"/>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uiPriority w:val="37"/>
    <w:unhideWhenUsed/>
    <w:rsid w:val="00543431"/>
    <w:pPr>
      <w:spacing w:line="480" w:lineRule="auto"/>
      <w:ind w:left="720" w:hanging="720"/>
    </w:pPr>
  </w:style>
  <w:style w:type="paragraph" w:customStyle="1" w:styleId="References">
    <w:name w:val="References"/>
    <w:basedOn w:val="Normal"/>
    <w:link w:val="ReferencesChar"/>
    <w:qFormat/>
    <w:rsid w:val="00AF519B"/>
    <w:pPr>
      <w:spacing w:after="120"/>
    </w:pPr>
    <w:rPr>
      <w:sz w:val="16"/>
      <w:szCs w:val="16"/>
      <w:lang w:val="en-GB"/>
    </w:rPr>
  </w:style>
  <w:style w:type="character" w:customStyle="1" w:styleId="ReferencesChar">
    <w:name w:val="References Char"/>
    <w:basedOn w:val="DefaultParagraphFont"/>
    <w:link w:val="References"/>
    <w:rsid w:val="00AF519B"/>
    <w:rPr>
      <w:sz w:val="16"/>
      <w:szCs w:val="16"/>
      <w:lang w:eastAsia="en-US"/>
    </w:rPr>
  </w:style>
  <w:style w:type="paragraph" w:styleId="ListParagraph">
    <w:name w:val="List Paragraph"/>
    <w:basedOn w:val="Normal"/>
    <w:uiPriority w:val="34"/>
    <w:qFormat/>
    <w:rsid w:val="008A1726"/>
    <w:pPr>
      <w:ind w:left="720"/>
      <w:contextualSpacing/>
    </w:pPr>
  </w:style>
  <w:style w:type="paragraph" w:styleId="Footer">
    <w:name w:val="footer"/>
    <w:basedOn w:val="Normal"/>
    <w:link w:val="FooterChar"/>
    <w:uiPriority w:val="99"/>
    <w:unhideWhenUsed/>
    <w:rsid w:val="00CF621A"/>
    <w:pPr>
      <w:tabs>
        <w:tab w:val="center" w:pos="4513"/>
        <w:tab w:val="right" w:pos="9026"/>
      </w:tabs>
    </w:pPr>
  </w:style>
  <w:style w:type="character" w:customStyle="1" w:styleId="FooterChar">
    <w:name w:val="Footer Char"/>
    <w:basedOn w:val="DefaultParagraphFont"/>
    <w:link w:val="Footer"/>
    <w:uiPriority w:val="99"/>
    <w:rsid w:val="00CF621A"/>
    <w:rPr>
      <w:sz w:val="24"/>
      <w:szCs w:val="24"/>
      <w:lang w:val="en-US" w:eastAsia="en-US"/>
    </w:rPr>
  </w:style>
  <w:style w:type="paragraph" w:styleId="Header">
    <w:name w:val="header"/>
    <w:basedOn w:val="Normal"/>
    <w:link w:val="HeaderChar"/>
    <w:uiPriority w:val="99"/>
    <w:unhideWhenUsed/>
    <w:rsid w:val="00CF621A"/>
    <w:pPr>
      <w:tabs>
        <w:tab w:val="center" w:pos="4513"/>
        <w:tab w:val="right" w:pos="9026"/>
      </w:tabs>
    </w:pPr>
  </w:style>
  <w:style w:type="character" w:customStyle="1" w:styleId="HeaderChar">
    <w:name w:val="Header Char"/>
    <w:basedOn w:val="DefaultParagraphFont"/>
    <w:link w:val="Header"/>
    <w:uiPriority w:val="99"/>
    <w:rsid w:val="00CF621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62972"/>
    <w:rPr>
      <w:b/>
      <w:bCs/>
    </w:rPr>
  </w:style>
  <w:style w:type="character" w:customStyle="1" w:styleId="CommentSubjectChar">
    <w:name w:val="Comment Subject Char"/>
    <w:basedOn w:val="CommentTextChar"/>
    <w:link w:val="CommentSubject"/>
    <w:uiPriority w:val="99"/>
    <w:semiHidden/>
    <w:rsid w:val="00262972"/>
    <w:rPr>
      <w:b/>
      <w:bCs/>
      <w:lang w:val="en-US" w:eastAsia="en-US"/>
    </w:rPr>
  </w:style>
  <w:style w:type="table" w:styleId="TableGrid">
    <w:name w:val="Table Grid"/>
    <w:basedOn w:val="TableNormal"/>
    <w:uiPriority w:val="39"/>
    <w:rsid w:val="004C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055572">
      <w:bodyDiv w:val="1"/>
      <w:marLeft w:val="0"/>
      <w:marRight w:val="0"/>
      <w:marTop w:val="0"/>
      <w:marBottom w:val="0"/>
      <w:divBdr>
        <w:top w:val="none" w:sz="0" w:space="0" w:color="auto"/>
        <w:left w:val="none" w:sz="0" w:space="0" w:color="auto"/>
        <w:bottom w:val="none" w:sz="0" w:space="0" w:color="auto"/>
        <w:right w:val="none" w:sz="0" w:space="0" w:color="auto"/>
      </w:divBdr>
    </w:div>
    <w:div w:id="485363106">
      <w:bodyDiv w:val="1"/>
      <w:marLeft w:val="0"/>
      <w:marRight w:val="0"/>
      <w:marTop w:val="0"/>
      <w:marBottom w:val="0"/>
      <w:divBdr>
        <w:top w:val="none" w:sz="0" w:space="0" w:color="auto"/>
        <w:left w:val="none" w:sz="0" w:space="0" w:color="auto"/>
        <w:bottom w:val="none" w:sz="0" w:space="0" w:color="auto"/>
        <w:right w:val="none" w:sz="0" w:space="0" w:color="auto"/>
      </w:divBdr>
    </w:div>
    <w:div w:id="1346634279">
      <w:bodyDiv w:val="1"/>
      <w:marLeft w:val="0"/>
      <w:marRight w:val="0"/>
      <w:marTop w:val="0"/>
      <w:marBottom w:val="0"/>
      <w:divBdr>
        <w:top w:val="none" w:sz="0" w:space="0" w:color="auto"/>
        <w:left w:val="none" w:sz="0" w:space="0" w:color="auto"/>
        <w:bottom w:val="none" w:sz="0" w:space="0" w:color="auto"/>
        <w:right w:val="none" w:sz="0" w:space="0" w:color="auto"/>
      </w:divBdr>
    </w:div>
    <w:div w:id="1526021989">
      <w:bodyDiv w:val="1"/>
      <w:marLeft w:val="0"/>
      <w:marRight w:val="0"/>
      <w:marTop w:val="0"/>
      <w:marBottom w:val="0"/>
      <w:divBdr>
        <w:top w:val="none" w:sz="0" w:space="0" w:color="auto"/>
        <w:left w:val="none" w:sz="0" w:space="0" w:color="auto"/>
        <w:bottom w:val="none" w:sz="0" w:space="0" w:color="auto"/>
        <w:right w:val="none" w:sz="0" w:space="0" w:color="auto"/>
      </w:divBdr>
    </w:div>
    <w:div w:id="1982297268">
      <w:bodyDiv w:val="1"/>
      <w:marLeft w:val="0"/>
      <w:marRight w:val="0"/>
      <w:marTop w:val="0"/>
      <w:marBottom w:val="0"/>
      <w:divBdr>
        <w:top w:val="none" w:sz="0" w:space="0" w:color="auto"/>
        <w:left w:val="none" w:sz="0" w:space="0" w:color="auto"/>
        <w:bottom w:val="none" w:sz="0" w:space="0" w:color="auto"/>
        <w:right w:val="none" w:sz="0" w:space="0" w:color="auto"/>
      </w:divBdr>
    </w:div>
    <w:div w:id="2034571835">
      <w:bodyDiv w:val="1"/>
      <w:marLeft w:val="0"/>
      <w:marRight w:val="0"/>
      <w:marTop w:val="0"/>
      <w:marBottom w:val="0"/>
      <w:divBdr>
        <w:top w:val="none" w:sz="0" w:space="0" w:color="auto"/>
        <w:left w:val="none" w:sz="0" w:space="0" w:color="auto"/>
        <w:bottom w:val="none" w:sz="0" w:space="0" w:color="auto"/>
        <w:right w:val="none" w:sz="0" w:space="0" w:color="auto"/>
      </w:divBdr>
    </w:div>
    <w:div w:id="21115793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29</TotalTime>
  <Pages>8</Pages>
  <Words>8980</Words>
  <Characters>51189</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46</cp:revision>
  <dcterms:created xsi:type="dcterms:W3CDTF">2025-01-26T09:57:00Z</dcterms:created>
  <dcterms:modified xsi:type="dcterms:W3CDTF">2025-02-06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oTrPVf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